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760C53" w:rsidRDefault="00760C53" w:rsidP="00760C53">
      <w:r w:rsidRPr="0046581D">
        <w:rPr>
          <w:b/>
          <w:vertAlign w:val="superscript"/>
        </w:rPr>
        <w:t>15</w:t>
      </w:r>
      <w:r>
        <w:rPr>
          <w:b/>
        </w:rPr>
        <w:t>N</w:t>
      </w:r>
      <w:r>
        <w:t xml:space="preserve"> = Stable isotope of nitrogen, it represents the 0.3663% of the N in atmosphere</w:t>
      </w:r>
      <w:r w:rsidR="000906BA">
        <w:t>.</w:t>
      </w:r>
    </w:p>
    <w:p w:rsidR="00760C53" w:rsidRDefault="00760C53" w:rsidP="00760C53">
      <w:r>
        <w:rPr>
          <w:b/>
        </w:rPr>
        <w:t>δ</w:t>
      </w:r>
      <w:r>
        <w:rPr>
          <w:b/>
          <w:vertAlign w:val="superscript"/>
        </w:rPr>
        <w:t>15</w:t>
      </w:r>
      <w:r>
        <w:rPr>
          <w:b/>
        </w:rPr>
        <w:t>N</w:t>
      </w:r>
      <w:r>
        <w:t xml:space="preserve"> = a measure of the ratio of 15N/14N of a sample compared to the ratio of the standard, i.e. the ratio of the atmospheric nitrogen, express as a permil (‰) value.</w:t>
      </w:r>
    </w:p>
    <w:p w:rsidR="00760C53" w:rsidRDefault="00760C53" w:rsidP="00760C53">
      <w:r>
        <w:rPr>
          <w:b/>
        </w:rPr>
        <w:t>DBH</w:t>
      </w:r>
      <w:r>
        <w:t xml:space="preserve"> = diameter at breast height. </w:t>
      </w:r>
    </w:p>
    <w:p w:rsidR="00760C53" w:rsidRDefault="00760C53" w:rsidP="00760C53">
      <w:r>
        <w:rPr>
          <w:b/>
        </w:rPr>
        <w:t>DIW</w:t>
      </w:r>
      <w:r>
        <w:t xml:space="preserve"> = deionised water.</w:t>
      </w:r>
    </w:p>
    <w:p w:rsidR="00760C53" w:rsidRDefault="00760C53" w:rsidP="00760C53">
      <w:r>
        <w:rPr>
          <w:b/>
        </w:rPr>
        <w:t>DM</w:t>
      </w:r>
      <w:r>
        <w:t xml:space="preserve"> = dried mass.</w:t>
      </w:r>
    </w:p>
    <w:p w:rsidR="00760C53" w:rsidRDefault="00760C53" w:rsidP="00760C53">
      <w:r>
        <w:rPr>
          <w:b/>
        </w:rPr>
        <w:t>EA-IRMS</w:t>
      </w:r>
      <w:r>
        <w:t xml:space="preserve"> = Elemental analysis – Isotope Ratio Mass Spectrometry)</w:t>
      </w:r>
      <w:r w:rsidR="000906BA">
        <w:t>.</w:t>
      </w:r>
    </w:p>
    <w:p w:rsidR="000906BA" w:rsidRDefault="000906BA" w:rsidP="00760C53">
      <w:r w:rsidRPr="000906BA">
        <w:rPr>
          <w:b/>
        </w:rPr>
        <w:t>IQR</w:t>
      </w:r>
      <w:r>
        <w:t xml:space="preserve"> = interquartile.</w:t>
      </w:r>
    </w:p>
    <w:p w:rsidR="00760C53" w:rsidRDefault="00760C53" w:rsidP="00760C53">
      <w:r>
        <w:rPr>
          <w:b/>
        </w:rPr>
        <w:t>LSMSF</w:t>
      </w:r>
      <w:r>
        <w:t xml:space="preserve"> = Life Sciences Mass Spectrometry Facility</w:t>
      </w:r>
      <w:r w:rsidR="000906BA">
        <w:t>.</w:t>
      </w:r>
    </w:p>
    <w:p w:rsidR="00760C53" w:rsidRDefault="00760C53" w:rsidP="00760C53">
      <w:r>
        <w:rPr>
          <w:b/>
        </w:rPr>
        <w:t>N</w:t>
      </w:r>
      <w:r>
        <w:rPr>
          <w:b/>
          <w:vertAlign w:val="subscript"/>
        </w:rPr>
        <w:t>dep</w:t>
      </w:r>
      <w:r>
        <w:t xml:space="preserve"> = nitrogen deposition, input of reactive nitrogen from the atmosphere to the biosphere both as dry deposition and in precipitation, or wet deposition. </w:t>
      </w:r>
    </w:p>
    <w:p w:rsidR="00760C53" w:rsidRDefault="00760C53" w:rsidP="00760C53">
      <w:r>
        <w:rPr>
          <w:b/>
        </w:rPr>
        <w:t>SF</w:t>
      </w:r>
      <w:r>
        <w:t xml:space="preserve"> = stemflow, flow of intercepted water down the stem or trunk of a plant.</w:t>
      </w:r>
    </w:p>
    <w:p w:rsidR="00760C53" w:rsidRDefault="00760C53" w:rsidP="00760C53">
      <w:r>
        <w:rPr>
          <w:b/>
        </w:rPr>
        <w:t>TF</w:t>
      </w:r>
      <w:r>
        <w:t xml:space="preserve"> = throughfall, excess precipitation shed by wet leaves onto the ground.</w:t>
      </w:r>
    </w:p>
    <w:p w:rsidR="00A72AA3" w:rsidRDefault="0046581D" w:rsidP="0046581D">
      <w:pPr>
        <w:pStyle w:val="Heading1"/>
        <w:jc w:val="center"/>
      </w:pPr>
      <w:r>
        <w:t xml:space="preserve">Chapter 2. </w:t>
      </w:r>
      <w:r w:rsidR="00A62E84">
        <w:t>Site description and methodology</w:t>
      </w:r>
    </w:p>
    <w:p w:rsidR="00764474" w:rsidRPr="00764474" w:rsidRDefault="00764474" w:rsidP="000854C9">
      <w:pPr>
        <w:pStyle w:val="Heading2"/>
      </w:pPr>
      <w:r>
        <w:t xml:space="preserve">Site </w:t>
      </w:r>
      <w:r w:rsidR="00976429">
        <w:t>description</w:t>
      </w:r>
    </w:p>
    <w:p w:rsidR="003228CF" w:rsidRDefault="006526B6" w:rsidP="00AE5AAC">
      <w:r>
        <w:t>The experiment site is located in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Aberfeldy</w:t>
      </w:r>
      <w:r>
        <w:t xml:space="preserve">. </w:t>
      </w:r>
    </w:p>
    <w:p w:rsidR="003228CF" w:rsidRDefault="00F53D61" w:rsidP="006526B6">
      <w:r>
        <w:t>Figures 1 shows the monthly average temperature for Aberfeldy. This area is characterised by relatively cool winters and warm summers, compared to Scotland. The average annual rainfall for the same period is about 1050 mm pe</w:t>
      </w:r>
      <w:r w:rsidR="00590BD1">
        <w:t>r year, with a maximum in 2014 of 1376.2 mm and a minimum in 2016 of</w:t>
      </w:r>
      <w:r w:rsidR="00AE5AAC">
        <w:t xml:space="preserve"> </w:t>
      </w:r>
      <w:r w:rsidR="00590BD1">
        <w:t>768.6 mm (fig. 2)</w:t>
      </w:r>
      <w:r>
        <w:t>.</w:t>
      </w:r>
    </w:p>
    <w:p w:rsidR="00243FD2" w:rsidRDefault="00243FD2" w:rsidP="006526B6">
      <w:pPr>
        <w:rPr>
          <w:i/>
        </w:rPr>
      </w:pPr>
      <w:r>
        <w:rPr>
          <w:noProof/>
          <w:lang w:eastAsia="en-GB"/>
        </w:rPr>
        <w:lastRenderedPageBreak/>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Fig. 1: average monthly temperatures in Aberfeldy, years 2012-2016. Source: weatheronline.com</w:t>
      </w:r>
    </w:p>
    <w:p w:rsidR="00EC1CFC" w:rsidRDefault="00243FD2" w:rsidP="001107E3">
      <w:pPr>
        <w:keepLines/>
      </w:pPr>
      <w:r>
        <w:rPr>
          <w:noProof/>
          <w:lang w:eastAsia="en-GB"/>
        </w:rPr>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average monthly precipitation in Aberfeldy, years 2012-2016. Source: weatheronline.com</w:t>
      </w:r>
    </w:p>
    <w:p w:rsidR="005B4F82" w:rsidRDefault="00DD448C" w:rsidP="006526B6">
      <w:r>
        <w:t xml:space="preserve">Rocks in the area of Aberfeldy belong to the Dalradian supergroup, metamorphosed marine sediments of late-Precambrian and Lower Palaeozoic age </w:t>
      </w:r>
      <w:r>
        <w:fldChar w:fldCharType="begin"/>
      </w:r>
      <w:r w:rsidR="00AE5AAC">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sidR="00AE5AAC">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Psammite and Semipelite with minor inclusions of metalava and metatuff, covered by </w:t>
      </w:r>
      <w:r w:rsidR="00D26561">
        <w:t xml:space="preserve">Devensian </w:t>
      </w:r>
      <w:r w:rsidR="00CE739D">
        <w:t xml:space="preserve">till </w:t>
      </w:r>
      <w:r w:rsidR="001107E3">
        <w:t>deposits (see fig. 3 and 4).</w:t>
      </w:r>
      <w:r w:rsidR="00842E2E">
        <w:t xml:space="preserve"> The soil have been classified as a stagno-humic gley of the Strichen soil association </w:t>
      </w:r>
      <w:r w:rsidR="00842E2E">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 </w:instrText>
      </w:r>
      <w:r w:rsidR="00AE5AAC">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DATA </w:instrText>
      </w:r>
      <w:r w:rsidR="00AE5AAC">
        <w:fldChar w:fldCharType="end"/>
      </w:r>
      <w:r w:rsidR="00842E2E">
        <w:fldChar w:fldCharType="separate"/>
      </w:r>
      <w:r w:rsidR="00AE5AAC">
        <w:rPr>
          <w:noProof/>
        </w:rPr>
        <w:t>(Clement, et al. 2012)</w:t>
      </w:r>
      <w:r w:rsidR="00842E2E">
        <w:fldChar w:fldCharType="end"/>
      </w:r>
      <w:r w:rsidR="00842E2E">
        <w:t>.</w:t>
      </w:r>
    </w:p>
    <w:p w:rsidR="001107E3" w:rsidRDefault="001107E3" w:rsidP="000854C9">
      <w:r>
        <w:rPr>
          <w:noProof/>
          <w:lang w:eastAsia="en-GB"/>
        </w:rPr>
        <w:lastRenderedPageBreak/>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8">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Fig:3 geological map of the bedrock in the Griffin Forest area (1:50000). Source: Edina digimap.</w:t>
      </w:r>
    </w:p>
    <w:p w:rsidR="001107E3" w:rsidRDefault="001107E3" w:rsidP="000854C9">
      <w:pPr>
        <w:rPr>
          <w:i/>
        </w:rPr>
      </w:pPr>
      <w:r>
        <w:rPr>
          <w:i/>
          <w:noProof/>
          <w:lang w:eastAsia="en-GB"/>
        </w:rPr>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9">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5F0C19" w:rsidP="001107E3">
      <w:pPr>
        <w:rPr>
          <w:i/>
          <w:sz w:val="20"/>
        </w:rPr>
      </w:pPr>
      <w:r>
        <w:rPr>
          <w:i/>
          <w:sz w:val="20"/>
        </w:rPr>
        <w:t>Fig:4</w:t>
      </w:r>
      <w:r w:rsidR="001107E3" w:rsidRPr="001107E3">
        <w:rPr>
          <w:i/>
          <w:sz w:val="20"/>
        </w:rPr>
        <w:t xml:space="preserve"> geological map of the superficial deposits in Griffin Forest area (1:50000). Source: Edina digimap.</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w:t>
      </w:r>
      <w:r>
        <w:lastRenderedPageBreak/>
        <w:t>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AE5AA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AE5AAC">
        <w:rPr>
          <w:noProof/>
        </w:rPr>
        <w:t>(Oosthoek 2013)</w:t>
      </w:r>
      <w:r w:rsidR="007D502C">
        <w:fldChar w:fldCharType="end"/>
      </w:r>
      <w:r w:rsidR="007D502C">
        <w:t>.</w:t>
      </w:r>
    </w:p>
    <w:p w:rsidR="000854C9" w:rsidRDefault="000854C9" w:rsidP="000854C9">
      <w:pPr>
        <w:pStyle w:val="Heading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AE5AA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AE5AAC">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AE5AAC">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AE5AAC">
        <w:rPr>
          <w:noProof/>
        </w:rPr>
        <w:t>(Smout 1997)</w:t>
      </w:r>
      <w:r w:rsidR="007D502C">
        <w:fldChar w:fldCharType="end"/>
      </w:r>
      <w:r w:rsidR="007D502C">
        <w:t>.</w:t>
      </w:r>
    </w:p>
    <w:p w:rsidR="000854C9" w:rsidRDefault="001C4550" w:rsidP="000854C9">
      <w:r>
        <w:t xml:space="preserve">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r w:rsidR="000100CC">
        <w:t>World</w:t>
      </w:r>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r w:rsidR="000B5AA6">
        <w:t>in</w:t>
      </w:r>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w:t>
      </w:r>
      <w:r w:rsidR="000854C9">
        <w:lastRenderedPageBreak/>
        <w:t xml:space="preserve">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w:t>
      </w:r>
      <w:r w:rsidR="00AE5AAC">
        <w:t xml:space="preserve">of them are located </w:t>
      </w:r>
      <w:r>
        <w:t xml:space="preserve">in Scotland. Sitka spruce accounts for around a half of the conifer area in UK, </w:t>
      </w:r>
      <w:r w:rsidR="00AE5AAC">
        <w:t>with even higher figures</w:t>
      </w:r>
      <w:r>
        <w:t xml:space="preserve"> in Scotland </w:t>
      </w:r>
      <w:r w:rsidR="00AE5AAC">
        <w:t xml:space="preserve">(58% according to the </w:t>
      </w:r>
      <w:r w:rsidR="007D502C">
        <w:fldChar w:fldCharType="begin"/>
      </w:r>
      <w:r w:rsidR="00AE5AAC">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AE5AAC">
        <w:rPr>
          <w:noProof/>
        </w:rPr>
        <w:t>(Forestry Commission 2017)</w:t>
      </w:r>
      <w:r w:rsidR="007D502C">
        <w:fldChar w:fldCharType="end"/>
      </w:r>
    </w:p>
    <w:p w:rsidR="00764474" w:rsidRDefault="00764474" w:rsidP="00976429">
      <w:pPr>
        <w:pStyle w:val="Heading3"/>
      </w:pPr>
      <w:r>
        <w:t>The plantation</w:t>
      </w:r>
    </w:p>
    <w:p w:rsidR="00485803" w:rsidRDefault="00485803" w:rsidP="00485803">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w:t>
      </w:r>
      <w:r w:rsidR="00697C16">
        <w:t>monocultures that</w:t>
      </w:r>
      <w:r>
        <w:t xml:space="preserve"> are harvested and replanted, like any crop of surplus grain, except that</w:t>
      </w:r>
      <w:r w:rsidR="00697C16">
        <w:t xml:space="preserve"> the trees take decades to grow. </w:t>
      </w:r>
    </w:p>
    <w:p w:rsidR="00485803" w:rsidRDefault="00485803" w:rsidP="00485803">
      <w:r>
        <w:t>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w:t>
      </w:r>
      <w:r w:rsidR="00697C16">
        <w:t xml:space="preserve">forested” </w:t>
      </w:r>
      <w:r w:rsidR="00697C16">
        <w:fldChar w:fldCharType="begin"/>
      </w:r>
      <w:r w:rsidR="00AE5AAC">
        <w:instrText xml:space="preserve"> ADDIN EN.CITE &lt;EndNote&gt;&lt;Cite&gt;&lt;Author&gt;Tompkins&lt;/Author&gt;&lt;Year&gt;1989&lt;/Year&gt;&lt;RecNum&gt;60&lt;/RecNum&gt;&lt;DisplayText&gt;(Tompkins 1989)&lt;/DisplayText&gt;&lt;record&gt;&lt;rec-number&gt;60&lt;/rec-number&gt;&lt;foreign-keys&gt;&lt;key app="EN" db-id="arwpz50tppf20qes0adx5aztet0w9xtartsd" timestamp="1507118191"&gt;60&lt;/key&gt;&lt;/foreign-keys&gt;&lt;ref-type name="Book"&gt;6&lt;/ref-type&gt;&lt;contributors&gt;&lt;authors&gt;&lt;author&gt;Tompkins, S.&lt;/author&gt;&lt;/authors&gt;&lt;/contributors&gt;&lt;titles&gt;&lt;title&gt;Forestry in crisis: the battle for the hills&lt;/title&gt;&lt;/titles&gt;&lt;pages&gt;192&lt;/pages&gt;&lt;dates&gt;&lt;year&gt;1989&lt;/year&gt;&lt;/dates&gt;&lt;publisher&gt;Christopher Helm&lt;/publisher&gt;&lt;isbn&gt;9780747032069&lt;/isbn&gt;&lt;urls&gt;&lt;/urls&gt;&lt;/record&gt;&lt;/Cite&gt;&lt;/EndNote&gt;</w:instrText>
      </w:r>
      <w:r w:rsidR="00697C16">
        <w:fldChar w:fldCharType="separate"/>
      </w:r>
      <w:r w:rsidR="00AE5AAC">
        <w:rPr>
          <w:noProof/>
        </w:rPr>
        <w:t>(Tompkins 1989)</w:t>
      </w:r>
      <w:r w:rsidR="00697C16">
        <w:fldChar w:fldCharType="end"/>
      </w:r>
      <w:r w:rsidR="00697C16">
        <w:t xml:space="preserve">.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AE5AAC">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AE5AAC">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r w:rsidR="00842E2E">
        <w:rPr>
          <w:i/>
        </w:rPr>
        <w:t xml:space="preserve">Calluna vulgaris </w:t>
      </w:r>
      <w:r w:rsidR="00842E2E" w:rsidRPr="00842E2E">
        <w:t>(L.) Hull</w:t>
      </w:r>
      <w:r w:rsidR="00E47992">
        <w:t xml:space="preserve">) was burnt and the ground was ploughed in depth, originating a surface characterised by 3 different features: ridge, furrow and </w:t>
      </w:r>
      <w:r w:rsidR="00697C16">
        <w:t>undisturbed soil;</w:t>
      </w:r>
      <w:r w:rsidR="00E47992">
        <w:t xml:space="preserve">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 </w:instrText>
      </w:r>
      <w:r w:rsidR="00AE5AAC">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DATA </w:instrText>
      </w:r>
      <w:r w:rsidR="00AE5AAC">
        <w:fldChar w:fldCharType="end"/>
      </w:r>
      <w:r w:rsidR="00415D6F">
        <w:fldChar w:fldCharType="separate"/>
      </w:r>
      <w:r w:rsidR="00AE5AAC">
        <w:rPr>
          <w:noProof/>
        </w:rPr>
        <w:t>(Clement, et al. 2012)</w:t>
      </w:r>
      <w:r w:rsidR="00415D6F">
        <w:fldChar w:fldCharType="end"/>
      </w:r>
      <w:r w:rsidR="00415D6F">
        <w:t xml:space="preserve">. </w:t>
      </w:r>
    </w:p>
    <w:p w:rsidR="00415D6F" w:rsidRDefault="00EB5A42" w:rsidP="00EB5A42">
      <w:r>
        <w:t xml:space="preserve">The about </w:t>
      </w:r>
      <w:r w:rsidR="00193333">
        <w:t>4</w:t>
      </w:r>
      <w:r>
        <w:t>,000 ha were planted a dominance (80%) of Sitka spruce (</w:t>
      </w:r>
      <w:r w:rsidRPr="00BA3C0D">
        <w:rPr>
          <w:i/>
        </w:rPr>
        <w:t>Picea sitchensis</w:t>
      </w:r>
      <w:r>
        <w:t xml:space="preserve"> (Bongard) Carriere 1855) and additional species such as Douglas fir (</w:t>
      </w:r>
      <w:hyperlink r:id="rId10" w:tooltip="Douglas fir" w:history="1">
        <w:r w:rsidRPr="00EF3F70">
          <w:rPr>
            <w:i/>
          </w:rPr>
          <w:t>Pseudotsuga menziesii</w:t>
        </w:r>
      </w:hyperlink>
      <w:r w:rsidRPr="007C6DF9">
        <w:t xml:space="preserve"> </w:t>
      </w:r>
      <w:r w:rsidRPr="00EF3F70">
        <w:t>(</w:t>
      </w:r>
      <w:hyperlink r:id="rId11" w:tooltip="Charles-François Brisseau de Mirbel" w:history="1">
        <w:r w:rsidRPr="00EF3F70">
          <w:t>Mirb.</w:t>
        </w:r>
      </w:hyperlink>
      <w:r w:rsidRPr="00EF3F70">
        <w:t xml:space="preserve">) </w:t>
      </w:r>
      <w:hyperlink r:id="rId12" w:tooltip="João Manuel Antonio do Amaral Franco (page does not exist)" w:history="1">
        <w:r w:rsidRPr="00EF3F70">
          <w:t>Franco</w:t>
        </w:r>
      </w:hyperlink>
      <w:r>
        <w:t xml:space="preserve">), </w:t>
      </w:r>
      <w:r>
        <w:lastRenderedPageBreak/>
        <w:t>Japanese larch (</w:t>
      </w:r>
      <w:hyperlink r:id="rId13" w:tooltip="Larix kaempferi" w:history="1">
        <w:r w:rsidRPr="007C6DF9">
          <w:rPr>
            <w:rStyle w:val="Hyperlink"/>
            <w:i/>
            <w:iCs/>
            <w:color w:val="auto"/>
          </w:rPr>
          <w:t>Larix kaempferi</w:t>
        </w:r>
      </w:hyperlink>
      <w:r w:rsidRPr="007C6DF9">
        <w:t xml:space="preserve"> </w:t>
      </w:r>
      <w:r>
        <w:t>(Lamb.) Carr.), Scots pine (</w:t>
      </w:r>
      <w:r w:rsidRPr="00EF3F70">
        <w:rPr>
          <w:i/>
        </w:rPr>
        <w:t>Pinus sylvestris</w:t>
      </w:r>
      <w:r>
        <w:t xml:space="preserve"> L.) and downy birch (</w:t>
      </w:r>
      <w:r w:rsidRPr="00EF3F70">
        <w:rPr>
          <w:i/>
        </w:rPr>
        <w:t>Betula pubescens</w:t>
      </w:r>
      <w:r>
        <w:t xml:space="preserve"> Ehrh.). </w:t>
      </w:r>
    </w:p>
    <w:p w:rsidR="00467DB6" w:rsidRDefault="00467DB6" w:rsidP="00EB5A42">
      <w:r w:rsidRPr="00467DB6">
        <w:t xml:space="preserve">Thinning was carried out in 2003/4 on the east side of the forest and </w:t>
      </w:r>
      <w:r w:rsidR="000B5AA6">
        <w:t xml:space="preserve">in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B6610D" w:rsidRPr="00467DB6" w:rsidRDefault="00B6610D" w:rsidP="00EB5A42">
      <w:r>
        <w:t xml:space="preserve">This forest has been selected for a number of research projects mainly held by the University of Edinburgh and has been one of the case study areas of the EU-supported Euroflux project </w:t>
      </w:r>
      <w:r>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 </w:instrText>
      </w:r>
      <w:r w:rsidR="00AE5AAC">
        <w:fldChar w:fldCharType="begin">
          <w:fldData xml:space="preserve">PEVuZE5vdGU+PENpdGU+PEF1dGhvcj5DbGVtZW50PC9BdXRob3I+PFllYXI+MjAxMjwvWWVhcj48
UmVjTnVtPjc8L1JlY051bT48RGlzcGxheVRleHQ+KENsZW1lbnQsIGV0IGFsLi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E5AAC">
        <w:instrText xml:space="preserve"> ADDIN EN.CITE.DATA </w:instrText>
      </w:r>
      <w:r w:rsidR="00AE5AAC">
        <w:fldChar w:fldCharType="end"/>
      </w:r>
      <w:r>
        <w:fldChar w:fldCharType="separate"/>
      </w:r>
      <w:r w:rsidR="00AE5AAC">
        <w:rPr>
          <w:noProof/>
        </w:rPr>
        <w:t>(Clement, et al. 2012)</w:t>
      </w:r>
      <w:r>
        <w:fldChar w:fldCharType="end"/>
      </w:r>
      <w:r>
        <w:t xml:space="preserve">, </w:t>
      </w:r>
      <w:r w:rsidR="00CC10BD">
        <w:t xml:space="preserve">aimed to assess the </w:t>
      </w:r>
      <w:r w:rsidR="00CC10BD" w:rsidRPr="00CC10BD">
        <w:t>role of European forests as carbon sinks over their life-time</w:t>
      </w:r>
      <w:r>
        <w:t xml:space="preserve">. </w:t>
      </w:r>
      <w:r w:rsidR="00CC10BD">
        <w:t xml:space="preserve">One </w:t>
      </w:r>
      <w:r>
        <w:t xml:space="preserve">eddy covariance tower (plot T) </w:t>
      </w:r>
      <w:r w:rsidR="00CC10BD">
        <w:t xml:space="preserve">from this experiment was left available and </w:t>
      </w:r>
      <w:r>
        <w:t xml:space="preserve">used </w:t>
      </w:r>
      <w:r w:rsidR="00CC10BD">
        <w:t>during part of this study. Other master degree and honours dissertations provided useful information for the development of the methodology of this study.</w:t>
      </w:r>
    </w:p>
    <w:p w:rsidR="00976429" w:rsidRDefault="00B14AA4" w:rsidP="00976429">
      <w:pPr>
        <w:pStyle w:val="Heading2"/>
      </w:pPr>
      <w:r>
        <w:t>Experimental design</w:t>
      </w:r>
    </w:p>
    <w:p w:rsidR="001D6D4D" w:rsidRPr="00EF3F70" w:rsidRDefault="000100CC" w:rsidP="001D6D4D">
      <w:r>
        <w:t>A first draft of the</w:t>
      </w:r>
      <w:r w:rsidR="008B61DD">
        <w:t xml:space="preserve"> project aimed to compare two plots with similar features, </w:t>
      </w:r>
      <w:r w:rsidR="0077775C">
        <w:t xml:space="preserve">one of them set </w:t>
      </w:r>
      <w:r w:rsidR="008B61DD">
        <w:t>a</w:t>
      </w:r>
      <w:r w:rsidR="0077775C">
        <w:t>s</w:t>
      </w:r>
      <w:r w:rsidR="008B61DD">
        <w:t xml:space="preserve"> control plot (C) and a treatment plot </w:t>
      </w:r>
      <w:r w:rsidR="0077775C">
        <w:t xml:space="preserve">(T) </w:t>
      </w:r>
      <w:r w:rsidR="008B61DD">
        <w:t>where a solution containing 15N-labelled NH</w:t>
      </w:r>
      <w:r w:rsidR="008B61DD" w:rsidRPr="008B61DD">
        <w:rPr>
          <w:vertAlign w:val="subscript"/>
        </w:rPr>
        <w:t>4</w:t>
      </w:r>
      <w:r w:rsidR="008B61DD">
        <w:t>NO</w:t>
      </w:r>
      <w:r w:rsidR="008B61DD" w:rsidRPr="008B61DD">
        <w:rPr>
          <w:vertAlign w:val="subscript"/>
        </w:rPr>
        <w:t>3</w:t>
      </w:r>
      <w:r w:rsidR="008B61DD">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w:t>
      </w:r>
      <w:r>
        <w:t>worked as</w:t>
      </w:r>
      <w:r w:rsidR="0077775C">
        <w:t xml:space="preserve"> a replica. </w:t>
      </w:r>
      <w:r w:rsidR="008B61DD">
        <w:t xml:space="preserve">Within the Griffin forest, two </w:t>
      </w:r>
      <w:r w:rsidR="00BA5CA0">
        <w:t>sub-basins</w:t>
      </w:r>
      <w:r w:rsidR="008B61DD">
        <w:t xml:space="preserve"> have been set, </w:t>
      </w:r>
      <w:r w:rsidR="00FB27A3">
        <w:t xml:space="preserve">at a similar altitude and </w:t>
      </w:r>
      <w:r w:rsidR="0077775C">
        <w:t>orientation</w:t>
      </w:r>
      <w:r w:rsidR="00FB27A3">
        <w:t>.</w:t>
      </w:r>
      <w:r w:rsidR="00F86BA3">
        <w:t xml:space="preserve"> </w:t>
      </w:r>
      <w:r w:rsidR="001D6D4D">
        <w:t xml:space="preserve">T </w:t>
      </w:r>
      <w:r w:rsidR="00BA5CA0">
        <w:t>sub-basin</w:t>
      </w:r>
      <w:r w:rsidR="00F86BA3">
        <w:t xml:space="preserve"> is located</w:t>
      </w:r>
      <w:r w:rsidR="00B6610D">
        <w:t xml:space="preserve"> at</w:t>
      </w:r>
      <w:r w:rsidR="001D6D4D" w:rsidRPr="00EF3F70">
        <w:t xml:space="preserve"> 56</w:t>
      </w:r>
      <w:r w:rsidR="001D6D4D" w:rsidRPr="00EF3F70">
        <w:rPr>
          <w:bCs/>
        </w:rPr>
        <w:t>°36’</w:t>
      </w:r>
      <w:r w:rsidR="001D6D4D">
        <w:rPr>
          <w:bCs/>
        </w:rPr>
        <w:t>22</w:t>
      </w:r>
      <w:r w:rsidR="001D6D4D" w:rsidRPr="00EF3F70">
        <w:rPr>
          <w:bCs/>
        </w:rPr>
        <w:t xml:space="preserve">’’ N, </w:t>
      </w:r>
      <w:r w:rsidR="001D6D4D">
        <w:rPr>
          <w:bCs/>
        </w:rPr>
        <w:t>3</w:t>
      </w:r>
      <w:r w:rsidR="001D6D4D">
        <w:rPr>
          <w:b/>
          <w:bCs/>
        </w:rPr>
        <w:t>°</w:t>
      </w:r>
      <w:r w:rsidR="001D6D4D" w:rsidRPr="00EF3F70">
        <w:rPr>
          <w:bCs/>
        </w:rPr>
        <w:t>47</w:t>
      </w:r>
      <w:r w:rsidR="001D6D4D">
        <w:rPr>
          <w:bCs/>
        </w:rPr>
        <w:t>’41’’ W</w:t>
      </w:r>
      <w:r w:rsidR="009B0FBB">
        <w:rPr>
          <w:bCs/>
        </w:rPr>
        <w:t>, elevation ca.360 m</w:t>
      </w:r>
      <w:r w:rsidR="00B6610D">
        <w:rPr>
          <w:bCs/>
        </w:rPr>
        <w:t xml:space="preserve">; C </w:t>
      </w:r>
      <w:r w:rsidR="00BA5CA0">
        <w:rPr>
          <w:bCs/>
        </w:rPr>
        <w:t>plot</w:t>
      </w:r>
      <w:r w:rsidR="00B6610D">
        <w:rPr>
          <w:bCs/>
        </w:rPr>
        <w:t xml:space="preserve"> is a sub-basin laying slightly downhill</w:t>
      </w:r>
      <w:r w:rsidR="001D6D4D">
        <w:rPr>
          <w:bCs/>
        </w:rPr>
        <w:t xml:space="preserve"> </w:t>
      </w:r>
      <w:r w:rsidR="00B6610D">
        <w:rPr>
          <w:bCs/>
        </w:rPr>
        <w:t xml:space="preserve">at </w:t>
      </w:r>
      <w:r w:rsidR="001D6D4D" w:rsidRPr="00EF3F70">
        <w:t>56</w:t>
      </w:r>
      <w:r w:rsidR="001D6D4D" w:rsidRPr="00EF3F70">
        <w:rPr>
          <w:bCs/>
        </w:rPr>
        <w:t>°36’</w:t>
      </w:r>
      <w:r w:rsidR="001D6D4D">
        <w:rPr>
          <w:bCs/>
        </w:rPr>
        <w:t>38</w:t>
      </w:r>
      <w:r w:rsidR="001D6D4D" w:rsidRPr="00EF3F70">
        <w:rPr>
          <w:bCs/>
        </w:rPr>
        <w:t xml:space="preserve">’’ N, </w:t>
      </w:r>
      <w:r w:rsidR="001D6D4D">
        <w:rPr>
          <w:bCs/>
        </w:rPr>
        <w:t>3</w:t>
      </w:r>
      <w:r w:rsidR="001D6D4D">
        <w:rPr>
          <w:b/>
          <w:bCs/>
        </w:rPr>
        <w:t>°</w:t>
      </w:r>
      <w:r w:rsidR="001D6D4D" w:rsidRPr="00EF3F70">
        <w:rPr>
          <w:bCs/>
        </w:rPr>
        <w:t>47</w:t>
      </w:r>
      <w:r w:rsidR="001D6D4D">
        <w:rPr>
          <w:bCs/>
        </w:rPr>
        <w:t>’40’’ W</w:t>
      </w:r>
      <w:r w:rsidR="009B0FBB">
        <w:rPr>
          <w:bCs/>
        </w:rPr>
        <w:t xml:space="preserve">, elevation ca. </w:t>
      </w:r>
      <w:r w:rsidR="00BA5CA0">
        <w:rPr>
          <w:bCs/>
        </w:rPr>
        <w:t>350 m</w:t>
      </w:r>
      <w:r w:rsidR="00B6610D">
        <w:rPr>
          <w:bCs/>
        </w:rPr>
        <w:t>.</w:t>
      </w:r>
    </w:p>
    <w:p w:rsidR="001D6D4D" w:rsidRPr="001D6D4D" w:rsidRDefault="008B61DD" w:rsidP="001D6D4D">
      <w:r>
        <w:t xml:space="preserve">In </w:t>
      </w:r>
      <w:r w:rsidR="008A517C">
        <w:t>both</w:t>
      </w:r>
      <w:r>
        <w:t xml:space="preserve"> plot</w:t>
      </w:r>
      <w:r w:rsidR="008A517C">
        <w:t>s</w:t>
      </w:r>
      <w:r>
        <w:t xml:space="preserve"> 3 s</w:t>
      </w:r>
      <w:r w:rsidR="001D6D4D">
        <w:t xml:space="preserve">ubplots </w:t>
      </w:r>
      <w:r>
        <w:t>were identified</w:t>
      </w:r>
      <w:r w:rsidR="00BA5CA0">
        <w:t xml:space="preserve"> (coded as T10, T11, T12, C10, C11, C12)</w:t>
      </w:r>
      <w:r>
        <w:t xml:space="preserve">, each of these </w:t>
      </w:r>
      <w:r w:rsidR="00B14AA4">
        <w:t xml:space="preserve">covering similar </w:t>
      </w:r>
      <w:r>
        <w:t>feature</w:t>
      </w:r>
      <w:r w:rsidR="00B14AA4">
        <w:t>s</w:t>
      </w:r>
      <w:r>
        <w:t xml:space="preserve"> of fore</w:t>
      </w:r>
      <w:r w:rsidR="00B14AA4">
        <w:t>st cover</w:t>
      </w:r>
      <w:r w:rsidR="00BA5CA0">
        <w:t>, soil type, height and exposition</w:t>
      </w:r>
      <w:r w:rsidR="00B14AA4">
        <w:t xml:space="preserve">. A storm in </w:t>
      </w:r>
      <w:r w:rsidR="008A517C">
        <w:t>2014</w:t>
      </w:r>
      <w:r w:rsidR="00B14AA4">
        <w:t xml:space="preserve"> caused </w:t>
      </w:r>
      <w:r w:rsidR="004B591E">
        <w:t>localised</w:t>
      </w:r>
      <w:r w:rsidR="00CE504D">
        <w:t xml:space="preserve"> tree</w:t>
      </w:r>
      <w:r w:rsidR="00B14AA4">
        <w:t xml:space="preserve"> </w:t>
      </w:r>
      <w:r w:rsidR="00CC10BD">
        <w:t>felling</w:t>
      </w:r>
      <w:r w:rsidR="004B591E">
        <w:t xml:space="preserve"> </w:t>
      </w:r>
      <w:r w:rsidR="00B14AA4">
        <w:t>at the C site. As a result,</w:t>
      </w:r>
      <w:r w:rsidR="00EA5EE5">
        <w:t xml:space="preserve"> even if the installed </w:t>
      </w:r>
      <w:r w:rsidR="004B591E">
        <w:t xml:space="preserve">throughfall and stemflow </w:t>
      </w:r>
      <w:r w:rsidR="00EA5EE5">
        <w:t xml:space="preserve">collectors </w:t>
      </w:r>
      <w:r w:rsidR="004B591E">
        <w:t>were</w:t>
      </w:r>
      <w:r w:rsidR="00EA5EE5">
        <w:t xml:space="preserve"> not </w:t>
      </w:r>
      <w:r w:rsidR="004B591E">
        <w:t>directly</w:t>
      </w:r>
      <w:r w:rsidR="00EA5EE5">
        <w:t xml:space="preserve"> damage</w:t>
      </w:r>
      <w:r w:rsidR="004B591E">
        <w:t>d</w:t>
      </w:r>
      <w:r w:rsidR="00EA5EE5">
        <w:t>,</w:t>
      </w:r>
      <w:r w:rsidR="00B37E62">
        <w:t xml:space="preserve"> the C plot </w:t>
      </w:r>
      <w:r w:rsidR="00EA5EE5">
        <w:t xml:space="preserve">forest cover is locally less dense and </w:t>
      </w:r>
      <w:r w:rsidR="00B37E62">
        <w:t xml:space="preserve">could show </w:t>
      </w:r>
      <w:r w:rsidR="008A517C">
        <w:t xml:space="preserve">slightly </w:t>
      </w:r>
      <w:r w:rsidR="00B37E62">
        <w:t>different soil and air temperature</w:t>
      </w:r>
      <w:r w:rsidR="008A517C">
        <w:t xml:space="preserve"> features</w:t>
      </w:r>
      <w:r w:rsidR="00B37E62">
        <w:t xml:space="preserve"> than the T plot, especially</w:t>
      </w:r>
      <w:r w:rsidR="00B14AA4">
        <w:t xml:space="preserve"> in the subplot</w:t>
      </w:r>
      <w:r w:rsidR="00B37E62">
        <w:t>s</w:t>
      </w:r>
      <w:r w:rsidR="00B14AA4">
        <w:t xml:space="preserve"> C10 and </w:t>
      </w:r>
      <w:r w:rsidR="00B37E62">
        <w:t>C11.</w:t>
      </w:r>
    </w:p>
    <w:p w:rsidR="00AF4434" w:rsidRDefault="0091302D" w:rsidP="0091302D">
      <w:pPr>
        <w:pStyle w:val="Heading3"/>
      </w:pPr>
      <w:r>
        <w:t xml:space="preserve">Water and litter </w:t>
      </w:r>
      <w:r w:rsidRPr="00C07817">
        <w:t>samples</w:t>
      </w:r>
      <w:r>
        <w:t xml:space="preserve"> collection</w:t>
      </w:r>
    </w:p>
    <w:p w:rsidR="00026A75" w:rsidRDefault="0091302D" w:rsidP="0091302D">
      <w:r>
        <w:t>The core o</w:t>
      </w:r>
      <w:r w:rsidR="008A517C">
        <w:t>f the experiment aim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r w:rsidR="00B14AA4">
        <w:t>throughfall/</w:t>
      </w:r>
      <w:r w:rsidR="00026A75">
        <w:t xml:space="preserve">litter and </w:t>
      </w:r>
      <w:r w:rsidR="0077775C">
        <w:t xml:space="preserve">22 </w:t>
      </w:r>
      <w:r w:rsidR="00026A75">
        <w:t xml:space="preserve">stemflow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AE5AAC">
      <w:r w:rsidRPr="00670BD0">
        <w:rPr>
          <w:rStyle w:val="Heading4Char"/>
        </w:rPr>
        <w:t>Rainfall gauges</w:t>
      </w:r>
      <w:r>
        <w:t xml:space="preserve">. </w:t>
      </w:r>
      <w:r w:rsidR="00F8654B">
        <w:t>Two ra</w:t>
      </w:r>
      <w:r>
        <w:t>infall gauge</w:t>
      </w:r>
      <w:r w:rsidR="00F8654B">
        <w:t xml:space="preserve"> </w:t>
      </w:r>
      <w:r>
        <w:t>was</w:t>
      </w:r>
      <w:r w:rsidR="00F8654B">
        <w:t xml:space="preserve"> installed</w:t>
      </w:r>
      <w:r w:rsidR="008A517C">
        <w:t>, one</w:t>
      </w:r>
      <w:r w:rsidR="001C6020">
        <w:t xml:space="preserve"> over the T</w:t>
      </w:r>
      <w:r w:rsidR="00F8654B">
        <w:t xml:space="preserve"> plot (</w:t>
      </w:r>
      <w:r w:rsidR="001C3DFD" w:rsidRPr="001C3DFD">
        <w:t>56°35'59.8"N 3°47'21.5"W</w:t>
      </w:r>
      <w:r w:rsidR="001C3DFD">
        <w:t xml:space="preserve">, elevation: 440m) and </w:t>
      </w:r>
      <w:r>
        <w:t>a second one below</w:t>
      </w:r>
      <w:r w:rsidR="001C3DFD">
        <w:t xml:space="preserve"> the </w:t>
      </w:r>
      <w:r w:rsidR="001C6020">
        <w:t>C</w:t>
      </w:r>
      <w:r w:rsidR="001C3DFD">
        <w:t xml:space="preserve"> plot (</w:t>
      </w:r>
      <w:r w:rsidR="001C3DFD" w:rsidRPr="001C3DFD">
        <w:t>56°37'11.0"N 3°48'21.6"W</w:t>
      </w:r>
      <w:r w:rsidR="00A46AC8">
        <w:t>,</w:t>
      </w:r>
      <w:r w:rsidR="001C3DFD">
        <w:t xml:space="preserve"> elevation: 286 m)</w:t>
      </w:r>
      <w:r w:rsidR="008A517C">
        <w:t>, both</w:t>
      </w:r>
      <w:r w:rsidR="001C3DFD">
        <w:t xml:space="preserve"> </w:t>
      </w:r>
      <w:r w:rsidR="00A46AC8">
        <w:t>in open areas</w:t>
      </w:r>
      <w:r w:rsidR="00B37E62">
        <w:t>, sufficiently</w:t>
      </w:r>
      <w:r w:rsidR="00A46AC8">
        <w:t xml:space="preserve"> </w:t>
      </w:r>
      <w:r>
        <w:t>far from the plantation</w:t>
      </w:r>
      <w:r w:rsidR="00B37E62">
        <w:t xml:space="preserve"> </w:t>
      </w:r>
      <w:r w:rsidR="008A517C">
        <w:t>in order</w:t>
      </w:r>
      <w:r w:rsidR="00B37E62">
        <w:t xml:space="preserve"> </w:t>
      </w:r>
      <w:r w:rsidR="00A46AC8">
        <w:t xml:space="preserve">to minimise any turbulence due to the </w:t>
      </w:r>
      <w:r w:rsidR="00A46AC8">
        <w:lastRenderedPageBreak/>
        <w:t>presence of high obstacles.</w:t>
      </w:r>
      <w:r w:rsidR="00923027">
        <w:t xml:space="preserve"> In the upper </w:t>
      </w:r>
      <w:r w:rsidR="00B37E62">
        <w:t xml:space="preserve">rain gauge station </w:t>
      </w:r>
      <w:r w:rsidR="008A517C">
        <w:t>a</w:t>
      </w:r>
      <w:r w:rsidR="00B37E62">
        <w:t xml:space="preserve"> “harp-wire” collector was installed at short distance from the rainfall gauge.</w:t>
      </w:r>
      <w:r w:rsidR="00814903">
        <w:t xml:space="preserve"> Rainfall and cloud water were collected through glass funnels (r = 7.5 cm) into plastic bottles; glass wool was placed in the mouth of each funnel as a filter for debris and other macro particles (pollen, dust, insects and bird dropping). </w:t>
      </w:r>
      <w:r w:rsidR="00153DA4">
        <w:t xml:space="preserve">In each of the </w:t>
      </w:r>
      <w:r w:rsidR="00814903">
        <w:t xml:space="preserve">rainfall </w:t>
      </w:r>
      <w:r w:rsidR="00153DA4">
        <w:t>bottles 2.5 ml of concentrated ortho-phosphoric acid was added as biocide agent</w:t>
      </w:r>
      <w:r w:rsidR="00814903">
        <w:t xml:space="preserve"> (5 ml in the cloud water collection bottle due to the </w:t>
      </w:r>
      <w:r w:rsidR="00512C95">
        <w:t>bigger capacity</w:t>
      </w:r>
      <w:r w:rsidR="00814903">
        <w:t>)</w:t>
      </w:r>
      <w:r w:rsidR="00153DA4">
        <w:t>. No biocide agent was used in the throughfall and stemflow collectors, due to the high volumes of sample collected and the need to discha</w:t>
      </w:r>
      <w:r w:rsidR="008A517C">
        <w:t>rge in situ most of the sample, potentially causing a local increase of soil acidity.</w:t>
      </w:r>
    </w:p>
    <w:p w:rsidR="00EA5EE5" w:rsidRDefault="00427FB4" w:rsidP="00EA5EE5">
      <w:r w:rsidRPr="00670BD0">
        <w:rPr>
          <w:rStyle w:val="Heading4Char"/>
        </w:rPr>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m) and width (0.234 m) collecting throughfall and draining it to a barrel. The barrel is covered but </w:t>
      </w:r>
      <w:r w:rsidR="00EB27EC">
        <w:t>lets the throughfall drain through</w:t>
      </w:r>
      <w:r>
        <w:t xml:space="preserve"> a central </w:t>
      </w:r>
      <w:r w:rsidR="00857C3B">
        <w:t>colander</w:t>
      </w:r>
      <w:r>
        <w:t xml:space="preserve"> (r</w:t>
      </w:r>
      <w:r w:rsidR="00814903">
        <w:t xml:space="preserve"> </w:t>
      </w:r>
      <w:r>
        <w:t>=</w:t>
      </w:r>
      <w:r w:rsidR="00814903">
        <w:t xml:space="preserve"> </w:t>
      </w:r>
      <w:r>
        <w:t xml:space="preserve">12,25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throughfall deposition by dividing each water volume by the total surface projection of the gutters and the </w:t>
      </w:r>
      <w:r w:rsidR="00857C3B">
        <w:t>colander</w:t>
      </w:r>
      <w:r w:rsidR="00E361C9">
        <w:t>, as follows:</w:t>
      </w:r>
    </w:p>
    <w:p w:rsidR="00EA5EE5" w:rsidRPr="001F6AD7" w:rsidRDefault="006F2A32" w:rsidP="00EA5EE5">
      <m:oMathPara>
        <m:oMath>
          <m:sSub>
            <m:sSubPr>
              <m:ctrlPr>
                <w:rPr>
                  <w:rFonts w:ascii="Cambria Math" w:hAnsi="Cambria Math"/>
                  <w:i/>
                </w:rPr>
              </m:ctrlPr>
            </m:sSubPr>
            <m:e>
              <m:r>
                <w:rPr>
                  <w:rFonts w:ascii="Cambria Math" w:hAnsi="Cambria Math"/>
                </w:rPr>
                <m:t>TF</m:t>
              </m:r>
            </m:e>
            <m:sub>
              <m:r>
                <w:rPr>
                  <w:rFonts w:ascii="Cambria Math" w:hAnsi="Cambria Math"/>
                </w:rPr>
                <m:t>mean</m:t>
              </m:r>
            </m:sub>
          </m:sSub>
          <m:r>
            <w:rPr>
              <w:rFonts w:ascii="Cambria Math" w:hAnsi="Cambria Math"/>
            </w:rPr>
            <m:t>/ha=</m:t>
          </m:r>
          <m:d>
            <m:dPr>
              <m:ctrlPr>
                <w:rPr>
                  <w:rFonts w:ascii="Cambria Math" w:hAnsi="Cambria Math"/>
                  <w:i/>
                </w:rPr>
              </m:ctrlPr>
            </m:dPr>
            <m:e>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num>
                <m:den>
                  <m:r>
                    <w:rPr>
                      <w:rFonts w:ascii="Cambria Math" w:hAnsi="Cambria Math"/>
                    </w:rPr>
                    <m:t>n</m:t>
                  </m:r>
                </m:den>
              </m:f>
            </m:e>
          </m:d>
          <m:r>
            <w:rPr>
              <w:rFonts w:ascii="Cambria Math" w:hAnsi="Cambria Math"/>
            </w:rPr>
            <m:t>×10000</m:t>
          </m:r>
        </m:oMath>
      </m:oMathPara>
    </w:p>
    <w:p w:rsidR="00EA5EE5" w:rsidRDefault="00EA5EE5" w:rsidP="00EA5EE5">
      <w:r>
        <w:t xml:space="preserve">Where </w:t>
      </w:r>
    </w:p>
    <w:p w:rsidR="00EA5EE5" w:rsidRDefault="00EA5EE5" w:rsidP="00EA5EE5">
      <w:r>
        <w:rPr>
          <w:i/>
        </w:rPr>
        <w:t>n</w:t>
      </w:r>
      <w:r>
        <w:t xml:space="preserve"> = number of TF collectors</w:t>
      </w:r>
    </w:p>
    <w:p w:rsidR="00EA5EE5" w:rsidRDefault="00EA5EE5" w:rsidP="00EA5EE5">
      <w:r w:rsidRPr="00D33D1B">
        <w:rPr>
          <w:i/>
        </w:rPr>
        <w:t>V</w:t>
      </w:r>
      <w:r w:rsidRPr="00D33D1B">
        <w:rPr>
          <w:i/>
          <w:vertAlign w:val="subscript"/>
        </w:rPr>
        <w:t>i</w:t>
      </w:r>
      <w:r>
        <w:t xml:space="preserve"> = volume of the throughfall as calculated in the </w:t>
      </w:r>
      <w:r w:rsidRPr="00D33D1B">
        <w:rPr>
          <w:i/>
        </w:rPr>
        <w:t>i</w:t>
      </w:r>
      <w:r>
        <w:t xml:space="preserve"> barrel calculated through the calibration formula </w:t>
      </w:r>
      <w:r w:rsidR="00857C3B">
        <w:t>specific of each barrel type</w:t>
      </w:r>
      <w:r>
        <w:t>;</w:t>
      </w:r>
    </w:p>
    <w:p w:rsidR="00EA5EE5" w:rsidRDefault="006F2A32" w:rsidP="00EA5EE5">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l*</m:t>
        </m:r>
        <m:func>
          <m:funcPr>
            <m:ctrlPr>
              <w:rPr>
                <w:rFonts w:ascii="Cambria Math" w:hAnsi="Cambria Math"/>
                <w:i/>
              </w:rPr>
            </m:ctrlPr>
          </m:funcPr>
          <m:fName>
            <m:r>
              <m:rPr>
                <m:sty m:val="p"/>
              </m:rPr>
              <w:rPr>
                <w:rFonts w:ascii="Cambria Math" w:hAnsi="Cambria Math"/>
              </w:rPr>
              <m:t>cos</m:t>
            </m:r>
          </m:fName>
          <m:e>
            <m:r>
              <w:rPr>
                <w:rFonts w:ascii="Cambria Math" w:hAnsi="Cambria Math"/>
              </w:rPr>
              <m:t>α*2+π</m:t>
            </m:r>
            <m:sSup>
              <m:sSupPr>
                <m:ctrlPr>
                  <w:rPr>
                    <w:rFonts w:ascii="Cambria Math" w:hAnsi="Cambria Math"/>
                    <w:i/>
                  </w:rPr>
                </m:ctrlPr>
              </m:sSupPr>
              <m:e>
                <m:r>
                  <w:rPr>
                    <w:rFonts w:ascii="Cambria Math" w:hAnsi="Cambria Math"/>
                  </w:rPr>
                  <m:t>r</m:t>
                </m:r>
              </m:e>
              <m:sup>
                <m:r>
                  <w:rPr>
                    <w:rFonts w:ascii="Cambria Math" w:hAnsi="Cambria Math"/>
                  </w:rPr>
                  <m:t>2</m:t>
                </m:r>
              </m:sup>
            </m:sSup>
          </m:e>
        </m:func>
      </m:oMath>
      <w:r w:rsidR="00EA5EE5">
        <w:t xml:space="preserve">, </w:t>
      </w:r>
    </w:p>
    <w:p w:rsidR="00EA5EE5" w:rsidRDefault="00EA5EE5" w:rsidP="00EA5EE5">
      <w:r w:rsidRPr="004D13E0">
        <w:rPr>
          <w:i/>
        </w:rPr>
        <w:t>w</w:t>
      </w:r>
      <w:r>
        <w:rPr>
          <w:i/>
        </w:rPr>
        <w:t xml:space="preserve"> </w:t>
      </w:r>
      <w:r>
        <w:t>= throughfall gutter width</w:t>
      </w:r>
    </w:p>
    <w:p w:rsidR="00857C3B" w:rsidRDefault="00EA5EE5" w:rsidP="00EA5EE5">
      <w:r w:rsidRPr="004D13E0">
        <w:rPr>
          <w:i/>
        </w:rPr>
        <w:t>l</w:t>
      </w:r>
      <w:r>
        <w:t xml:space="preserve"> = throughfall gutter length </w:t>
      </w:r>
    </w:p>
    <w:p w:rsidR="00EA5EE5" w:rsidRDefault="00EA5EE5" w:rsidP="00EA5EE5">
      <w:r w:rsidRPr="00D33D1B">
        <w:rPr>
          <w:i/>
        </w:rPr>
        <w:t>α</w:t>
      </w:r>
      <w:r>
        <w:t xml:space="preserve"> = gutter angle</w:t>
      </w:r>
    </w:p>
    <w:p w:rsidR="00EA5EE5" w:rsidRDefault="00EA5EE5" w:rsidP="00EA5EE5">
      <w:r w:rsidRPr="004D13E0">
        <w:rPr>
          <w:i/>
        </w:rPr>
        <w:t>r</w:t>
      </w:r>
      <w:r>
        <w:rPr>
          <w:i/>
        </w:rPr>
        <w:t xml:space="preserve"> </w:t>
      </w:r>
      <w:r>
        <w:t>= filtrating bowl radius</w:t>
      </w:r>
    </w:p>
    <w:p w:rsidR="001B0A09" w:rsidRPr="00846760" w:rsidRDefault="001B0A09" w:rsidP="00EA5EE5">
      <w:r w:rsidRPr="00670BD0">
        <w:rPr>
          <w:rStyle w:val="Heading4Char"/>
        </w:rPr>
        <w:lastRenderedPageBreak/>
        <w:t>Litter collection</w:t>
      </w:r>
      <w:r w:rsidR="00846760">
        <w:rPr>
          <w:color w:val="1F4E79" w:themeColor="accent1" w:themeShade="80"/>
        </w:rPr>
        <w:t xml:space="preserve">. </w:t>
      </w:r>
      <w:r w:rsidR="00846760">
        <w:t xml:space="preserve">Litter was collected from the gutters and colander of the 18 TF samplers. Each individual sample was oven dried at 70 °C until no changes in weight were observed. Each sample was weighed and </w:t>
      </w:r>
      <w:r w:rsidR="00AE5AAC">
        <w:t xml:space="preserve">separately </w:t>
      </w:r>
      <w:r w:rsidR="00846760">
        <w:t>stored in sealed bags.</w:t>
      </w:r>
    </w:p>
    <w:p w:rsidR="00E800C8" w:rsidRDefault="00EB27EC" w:rsidP="0091302D">
      <w:r w:rsidRPr="00670BD0">
        <w:rPr>
          <w:rStyle w:val="Heading4Char"/>
        </w:rPr>
        <w:t xml:space="preserve">Stemflow </w:t>
      </w:r>
      <w:r w:rsidR="00E361C9" w:rsidRPr="00670BD0">
        <w:rPr>
          <w:rStyle w:val="Heading4Char"/>
        </w:rPr>
        <w:t>samples</w:t>
      </w:r>
      <w:r w:rsidR="00CE504D">
        <w:rPr>
          <w:color w:val="1F4E79" w:themeColor="accent1" w:themeShade="80"/>
        </w:rPr>
        <w:t>.</w:t>
      </w:r>
      <w:r w:rsidR="00153DA4">
        <w:t xml:space="preserve"> </w:t>
      </w:r>
      <w:r w:rsidR="0024096E">
        <w:t>The rationale of the sample distribution follows</w:t>
      </w:r>
      <w:r w:rsidR="00054781">
        <w:t xml:space="preserve"> the assumption that there is a linear relationship between (DBH)</w:t>
      </w:r>
      <w:r w:rsidR="00054781" w:rsidRPr="00054781">
        <w:rPr>
          <w:vertAlign w:val="superscript"/>
        </w:rPr>
        <w:t>2</w:t>
      </w:r>
      <w:r w:rsidR="00054781">
        <w:t xml:space="preserve"> and stemflow volume as found by </w:t>
      </w:r>
      <w:r w:rsidR="00054781">
        <w:fldChar w:fldCharType="begin">
          <w:fldData xml:space="preserve">PEVuZE5vdGU+PENpdGUgQXV0aG9yWWVhcj0iMSI+PEF1dGhvcj5IZWFsPC9BdXRob3I+PFllYXI+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</w:fldData>
        </w:fldChar>
      </w:r>
      <w:r w:rsidR="00AE5AAC">
        <w:instrText xml:space="preserve"> ADDIN EN.CITE </w:instrText>
      </w:r>
      <w:r w:rsidR="00AE5AAC">
        <w:fldChar w:fldCharType="begin">
          <w:fldData xml:space="preserve">PEVuZE5vdGU+PENpdGUgQXV0aG9yWWVhcj0iMSI+PEF1dGhvcj5IZWFsPC9BdXRob3I+PFllYXI+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</w:fldData>
        </w:fldChar>
      </w:r>
      <w:r w:rsidR="00AE5AAC">
        <w:instrText xml:space="preserve"> ADDIN EN.CITE.DATA </w:instrText>
      </w:r>
      <w:r w:rsidR="00AE5AAC">
        <w:fldChar w:fldCharType="end"/>
      </w:r>
      <w:r w:rsidR="00054781">
        <w:fldChar w:fldCharType="separate"/>
      </w:r>
      <w:r w:rsidR="00AE5AAC">
        <w:rPr>
          <w:noProof/>
        </w:rPr>
        <w:t>Heal, et al. (2004)</w:t>
      </w:r>
      <w:r w:rsidR="00054781">
        <w:fldChar w:fldCharType="end"/>
      </w:r>
      <w:r w:rsidR="00CE504D">
        <w:t>.</w:t>
      </w:r>
      <w:r w:rsidR="0024096E">
        <w:t xml:space="preserve"> </w:t>
      </w:r>
      <w:r w:rsidR="00CE504D">
        <w:t xml:space="preserve">The </w:t>
      </w:r>
      <w:r w:rsidR="0024096E">
        <w:t xml:space="preserve">information </w:t>
      </w:r>
      <w:r w:rsidR="00CE504D">
        <w:t xml:space="preserve">on the plots DBH structure was </w:t>
      </w:r>
      <w:r w:rsidR="0024096E">
        <w:t xml:space="preserve">gathered through a DBH survey conducted in 2011 in both plots - updated in </w:t>
      </w:r>
      <w:r w:rsidR="00CE504D">
        <w:t>February 2015</w:t>
      </w:r>
      <w:r w:rsidR="00054781">
        <w:t>.</w:t>
      </w:r>
      <w:r w:rsidR="0024096E">
        <w:t xml:space="preserve"> The surveyed trees have been divided in 8 </w:t>
      </w:r>
      <w:r w:rsidR="00A0208A">
        <w:t xml:space="preserve">DBH </w:t>
      </w:r>
      <w:r w:rsidR="0024096E">
        <w:t>classes</w:t>
      </w:r>
      <w:r w:rsidR="00E800C8">
        <w:t>; 17</w:t>
      </w:r>
      <w:r w:rsidR="00CE504D">
        <w:t xml:space="preserve"> </w:t>
      </w:r>
      <w:r w:rsidR="00E800C8">
        <w:t>stemflow samplers were deployed in unthinned rows, representative of each of the 8 classes. 5 more samplers were deployed with the aim of assessing the effect of thinning: 3 were attached to the north edge of a thinned row, whilst other 2 were deployed in an unthinned row nearby.</w:t>
      </w:r>
    </w:p>
    <w:p w:rsidR="00EB27EC" w:rsidRDefault="00B8600B" w:rsidP="0091302D">
      <w:r>
        <w:t>The 22 trees selecte</w:t>
      </w:r>
      <w:r w:rsidR="00F23E43">
        <w:t>d represent this variability. 17</w:t>
      </w:r>
      <w:r>
        <w:t xml:space="preserve"> of them follow the distribution </w:t>
      </w:r>
      <w:r w:rsidR="00F23E43">
        <w:t>of the throughfall collectors. 5</w:t>
      </w:r>
      <w:r>
        <w:t xml:space="preserve"> extra collectors were deployed to better represent trees facing the thinning lines. </w:t>
      </w:r>
      <w:r w:rsidR="00F23E43">
        <w:t>The calculation of the volume collected is similar to what is done for the throughfall. The depth of the water in the barrel is transformed in a volume, then the mean volume of the samplers of each of the 8 classes is calculated, and the mean value of the 8 classes is scaled to the hectare by multiplying it for the number of the trees (1750/ha).</w:t>
      </w:r>
    </w:p>
    <w:p w:rsidR="00CC10BD" w:rsidRDefault="00CC10BD" w:rsidP="0091302D">
      <w:r w:rsidRPr="00670BD0">
        <w:rPr>
          <w:rStyle w:val="Heading4Char"/>
        </w:rPr>
        <w:t>Throughfall and stemflow depth to volume conversion</w:t>
      </w:r>
      <w:r w:rsidRPr="00CC10BD">
        <w:rPr>
          <w:color w:val="1F4E79" w:themeColor="accent1" w:themeShade="80"/>
        </w:rPr>
        <w:t>.</w:t>
      </w:r>
      <w:r>
        <w:t xml:space="preserve"> </w:t>
      </w:r>
      <w:r w:rsidR="006E426F">
        <w:t>3 different types of barrels h</w:t>
      </w:r>
      <w:r w:rsidR="0038674A">
        <w:t xml:space="preserve">ave been used. The small barrels, </w:t>
      </w:r>
      <w:r w:rsidR="008519F8">
        <w:t xml:space="preserve">with a capacity of </w:t>
      </w:r>
      <w:r w:rsidR="0038674A">
        <w:t xml:space="preserve">30 litres, </w:t>
      </w:r>
      <w:r w:rsidR="00606270">
        <w:t xml:space="preserve">covered </w:t>
      </w:r>
      <w:r w:rsidR="0038674A">
        <w:t>most of the stemflow samplers and the</w:t>
      </w:r>
      <w:r w:rsidR="008519F8">
        <w:t xml:space="preserve"> multiple</w:t>
      </w:r>
      <w:r w:rsidR="0038674A">
        <w:t xml:space="preserve"> throughfall collectors displayed in the </w:t>
      </w:r>
      <w:r w:rsidR="0038674A" w:rsidRPr="0038674A">
        <w:rPr>
          <w:vertAlign w:val="superscript"/>
        </w:rPr>
        <w:t>15</w:t>
      </w:r>
      <w:r w:rsidR="0038674A">
        <w:t>N labelled N</w:t>
      </w:r>
      <w:r w:rsidR="0038674A" w:rsidRPr="0038674A">
        <w:rPr>
          <w:vertAlign w:val="subscript"/>
        </w:rPr>
        <w:t>dep</w:t>
      </w:r>
      <w:r w:rsidR="0038674A">
        <w:t xml:space="preserve"> simulation. The square and the round </w:t>
      </w:r>
      <w:r w:rsidR="00606270">
        <w:t xml:space="preserve">barrels </w:t>
      </w:r>
      <w:r w:rsidR="008519F8">
        <w:t>have a capacity of over 100 litres of water and</w:t>
      </w:r>
      <w:r w:rsidR="0038674A">
        <w:t xml:space="preserve"> were used for the throughfall collectors</w:t>
      </w:r>
      <w:r w:rsidR="008519F8">
        <w:t xml:space="preserve">. </w:t>
      </w:r>
      <w:r w:rsidR="00C33396">
        <w:t xml:space="preserve">All collectors were calibrated in the labs and a linear regression </w:t>
      </w:r>
      <w:r w:rsidR="00172429">
        <w:t xml:space="preserve">for each barrel type </w:t>
      </w:r>
      <w:r w:rsidR="00C33396">
        <w:t>(R</w:t>
      </w:r>
      <w:r w:rsidR="00C33396" w:rsidRPr="00172429">
        <w:rPr>
          <w:vertAlign w:val="superscript"/>
        </w:rPr>
        <w:t>2</w:t>
      </w:r>
      <w:r w:rsidR="00B53AFE">
        <w:t xml:space="preserve"> ≥</w:t>
      </w:r>
      <w:r w:rsidR="00C33396">
        <w:t xml:space="preserve"> 0.999) has been </w:t>
      </w:r>
      <w:r w:rsidR="005F0C19">
        <w:t>obtained (see fig. 5)</w:t>
      </w:r>
      <w:r w:rsidR="00606270">
        <w:t xml:space="preserve"> and used to convert the water depth measured in the field into a volume</w:t>
      </w:r>
      <w:r w:rsidR="005F0C19">
        <w:t>.</w:t>
      </w:r>
    </w:p>
    <w:p w:rsidR="005F0C19" w:rsidRDefault="005F0C19" w:rsidP="005F0C19">
      <w:pPr>
        <w:keepLines/>
      </w:pPr>
      <w:r>
        <w:rPr>
          <w:noProof/>
          <w:lang w:eastAsia="en-GB"/>
        </w:rPr>
        <w:drawing>
          <wp:inline distT="0" distB="0" distL="0" distR="0">
            <wp:extent cx="5852160" cy="2457450"/>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libration_plot.png"/>
                    <pic:cNvPicPr/>
                  </pic:nvPicPr>
                  <pic:blipFill>
                    <a:blip r:embed="rId14">
                      <a:extLst>
                        <a:ext uri="{28A0092B-C50C-407E-A947-70E740481C1C}">
                          <a14:useLocalDpi xmlns:a14="http://schemas.microsoft.com/office/drawing/2010/main" val="0"/>
                        </a:ext>
                      </a:extLst>
                    </a:blip>
                    <a:stretch>
                      <a:fillRect/>
                    </a:stretch>
                  </pic:blipFill>
                  <pic:spPr>
                    <a:xfrm>
                      <a:off x="0" y="0"/>
                      <a:ext cx="5867165" cy="2463751"/>
                    </a:xfrm>
                    <a:prstGeom prst="rect">
                      <a:avLst/>
                    </a:prstGeom>
                  </pic:spPr>
                </pic:pic>
              </a:graphicData>
            </a:graphic>
          </wp:inline>
        </w:drawing>
      </w:r>
    </w:p>
    <w:p w:rsidR="005F0C19" w:rsidRPr="005F0C19" w:rsidRDefault="005F0C19" w:rsidP="005F0C19">
      <w:pPr>
        <w:keepLines/>
        <w:rPr>
          <w:i/>
        </w:rPr>
      </w:pPr>
      <w:r w:rsidRPr="005F0C19">
        <w:rPr>
          <w:i/>
        </w:rPr>
        <w:t xml:space="preserve">Figure 5: calibration curves for the barrels displayed in </w:t>
      </w:r>
      <w:r w:rsidR="00670BD0">
        <w:rPr>
          <w:i/>
        </w:rPr>
        <w:t>Griffin.</w:t>
      </w:r>
    </w:p>
    <w:p w:rsidR="005F0C19" w:rsidRPr="00153DA4" w:rsidRDefault="005F0C19" w:rsidP="0091302D">
      <w:r>
        <w:lastRenderedPageBreak/>
        <w:t>For depths under the centimetre t</w:t>
      </w:r>
      <w:r w:rsidR="00606270">
        <w:t>he volume was measured in field using the 250 ml Nalgene bottles.</w:t>
      </w:r>
    </w:p>
    <w:p w:rsidR="002511A7" w:rsidRPr="00427FB4" w:rsidRDefault="002511A7" w:rsidP="00580A96">
      <w:r w:rsidRPr="00670BD0">
        <w:rPr>
          <w:rStyle w:val="Heading4Char"/>
        </w:rPr>
        <w:t xml:space="preserve">Streamflow </w:t>
      </w:r>
      <w:r w:rsidR="00E361C9" w:rsidRPr="00670BD0">
        <w:rPr>
          <w:rStyle w:val="Heading4Char"/>
        </w:rPr>
        <w:t>samples</w:t>
      </w:r>
      <w:r w:rsidRPr="002511A7">
        <w:rPr>
          <w:color w:val="1F4E79" w:themeColor="accent1" w:themeShade="80"/>
        </w:rPr>
        <w:t>.</w:t>
      </w:r>
      <w:r>
        <w:t xml:space="preserve"> </w:t>
      </w:r>
      <w:r w:rsidR="00AA0B14">
        <w:t>4 triangular-notch thin-</w:t>
      </w:r>
      <w:r>
        <w:t>plate weir</w:t>
      </w:r>
      <w:r w:rsidR="00AA0B14">
        <w:t xml:space="preserve">s </w:t>
      </w:r>
      <w:r w:rsidR="00AA0B14">
        <w:fldChar w:fldCharType="begin"/>
      </w:r>
      <w:r w:rsidR="00AE5AAC">
        <w:instrText xml:space="preserve"> ADDIN EN.CITE &lt;EndNote&gt;&lt;Cite&gt;&lt;Author&gt;British Standard&lt;/Author&gt;&lt;Year&gt;1981&lt;/Year&gt;&lt;RecNum&gt;67&lt;/RecNum&gt;&lt;DisplayText&gt;(British Standard 1981)&lt;/DisplayText&gt;&lt;record&gt;&lt;rec-number&gt;67&lt;/rec-number&gt;&lt;foreign-keys&gt;&lt;key app="EN" db-id="arwpz50tppf20qes0adx5aztet0w9xtartsd" timestamp="1507824784"&gt;67&lt;/key&gt;&lt;/foreign-keys&gt;&lt;ref-type name="Standard"&gt;58&lt;/ref-type&gt;&lt;contributors&gt;&lt;authors&gt;&lt;author&gt;British Standard,&lt;/author&gt;&lt;/authors&gt;&lt;/contributors&gt;&lt;titles&gt;&lt;title&gt;Methods of measurement of liquid flow in open channels. &lt;/title&gt;&lt;secondary-title&gt;Method using thin-plate weirs &lt;/secondary-title&gt;&lt;/titles&gt;&lt;pages&gt;39&lt;/pages&gt;&lt;dates&gt;&lt;year&gt;1981&lt;/year&gt;&lt;/dates&gt;&lt;isbn&gt;BS 3680-4A: 1981&lt;/isbn&gt;&lt;urls&gt;&lt;/urls&gt;&lt;/record&gt;&lt;/Cite&gt;&lt;/EndNote&gt;</w:instrText>
      </w:r>
      <w:r w:rsidR="00AA0B14">
        <w:fldChar w:fldCharType="separate"/>
      </w:r>
      <w:r w:rsidR="00AE5AAC">
        <w:rPr>
          <w:noProof/>
        </w:rPr>
        <w:t>(British Standard 1981)</w:t>
      </w:r>
      <w:r w:rsidR="00AA0B14">
        <w:fldChar w:fldCharType="end"/>
      </w:r>
      <w:r>
        <w:t xml:space="preserve"> </w:t>
      </w:r>
      <w:r w:rsidR="00AA0B14">
        <w:t xml:space="preserve">were installed in Griffin, two in each plot. In the T plot one of them is up the plot and the second one collects the water outflow from the plot. This allows to calculate a net balance of the N leached by the plot. Although </w:t>
      </w:r>
      <w:r w:rsidR="005776D4">
        <w:t xml:space="preserve">before the start of this study </w:t>
      </w:r>
      <w:r w:rsidR="008805CB">
        <w:t xml:space="preserve">each weir was equipped with </w:t>
      </w:r>
      <w:r w:rsidR="00580A96">
        <w:t>a pressure transducer attached to a</w:t>
      </w:r>
      <w:r w:rsidR="005776D4">
        <w:t xml:space="preserve"> </w:t>
      </w:r>
      <w:r w:rsidR="00580A96">
        <w:t>datalogger</w:t>
      </w:r>
      <w:r w:rsidR="008805CB">
        <w:t xml:space="preserve"> in order to have a continuous</w:t>
      </w:r>
      <w:r w:rsidR="00AA0B14">
        <w:t xml:space="preserve"> </w:t>
      </w:r>
      <w:r w:rsidR="005776D4">
        <w:t xml:space="preserve">flow </w:t>
      </w:r>
      <w:r w:rsidR="00AA0B14">
        <w:t xml:space="preserve">measurement, </w:t>
      </w:r>
      <w:r w:rsidR="005776D4">
        <w:t xml:space="preserve">all </w:t>
      </w:r>
      <w:r w:rsidR="00AA0B14">
        <w:t xml:space="preserve">the </w:t>
      </w:r>
      <w:r w:rsidR="005776D4">
        <w:t>stream flow data used in the present study are</w:t>
      </w:r>
      <w:r w:rsidR="00AA0B14">
        <w:t xml:space="preserve"> instant discharge</w:t>
      </w:r>
      <w:r w:rsidR="005776D4">
        <w:t xml:space="preserve"> as measured monthly during the sampling collection, when also stream water samples were taken for</w:t>
      </w:r>
      <w:r w:rsidR="00AA0B14">
        <w:t xml:space="preserve"> N concentration</w:t>
      </w:r>
      <w:r w:rsidR="005776D4">
        <w:t xml:space="preserve">. </w:t>
      </w:r>
      <w:r w:rsidR="00AA0B14">
        <w:t>This shows obviously a limitation to properly build up a hydrological balanc</w:t>
      </w:r>
      <w:r w:rsidR="005776D4">
        <w:t>e but allows at least to have a rough</w:t>
      </w:r>
      <w:r w:rsidR="00AA0B14">
        <w:t xml:space="preserve"> information of the N leaching from the </w:t>
      </w:r>
      <w:r w:rsidR="005776D4">
        <w:t>forest</w:t>
      </w:r>
      <w:r w:rsidR="00AA0B14">
        <w:t xml:space="preserve"> </w:t>
      </w:r>
      <w:r w:rsidR="005776D4">
        <w:t>at</w:t>
      </w:r>
      <w:r w:rsidR="00AA0B14">
        <w:t xml:space="preserve"> different times of the year.</w:t>
      </w:r>
      <w:r w:rsidR="00CC10BD">
        <w:t xml:space="preserve"> </w:t>
      </w:r>
    </w:p>
    <w:p w:rsidR="00E361C9" w:rsidRPr="00670BD0" w:rsidRDefault="00E361C9" w:rsidP="00670BD0">
      <w:pPr>
        <w:rPr>
          <w:rStyle w:val="Heading4Char"/>
        </w:rPr>
      </w:pPr>
      <w:r w:rsidRPr="00670BD0">
        <w:rPr>
          <w:rStyle w:val="Heading4Char"/>
        </w:rPr>
        <w:t>Water sample processing after collection</w:t>
      </w:r>
    </w:p>
    <w:p w:rsidR="00E361C9" w:rsidRPr="00E361C9" w:rsidRDefault="00E361C9" w:rsidP="0091302D">
      <w:r>
        <w:t xml:space="preserve">Samples were stored at 4 °C in the labs until the filtration, usually not more than </w:t>
      </w:r>
      <w:r w:rsidR="00512C95">
        <w:t>24 hours after the collection. A 60ml syringe was flushed out 3 times with 50 ml sample, then the same amount was</w:t>
      </w:r>
      <w:r>
        <w:t xml:space="preserve"> </w:t>
      </w:r>
      <w:r w:rsidR="00512C95">
        <w:t xml:space="preserve">taken </w:t>
      </w:r>
      <w:r>
        <w:t xml:space="preserve">from </w:t>
      </w:r>
      <w:r w:rsidR="00DA0F39">
        <w:t>the</w:t>
      </w:r>
      <w:r>
        <w:t xml:space="preserve"> Nalgene bottle</w:t>
      </w:r>
      <w:r w:rsidR="00DA0F39">
        <w:t>s</w:t>
      </w:r>
      <w:r>
        <w:t xml:space="preserve"> </w:t>
      </w:r>
      <w:r w:rsidR="00DA0F39">
        <w:t>(2</w:t>
      </w:r>
      <w:r w:rsidR="00512C95">
        <w:t>50 ml, 1 l for the streamwater) and</w:t>
      </w:r>
      <w:r w:rsidR="009F29B6">
        <w:t xml:space="preserve"> filtered through </w:t>
      </w:r>
      <w:r w:rsidR="00DA0F39" w:rsidRPr="00DA0F39">
        <w:t>EMD Millipore Millex™ Sterile Syringe Filters</w:t>
      </w:r>
      <w:r w:rsidR="00DA0F39">
        <w:t xml:space="preserve"> (0.45 μm pore size)</w:t>
      </w:r>
      <w:r w:rsidR="00512C95">
        <w:t xml:space="preserve"> into a biotite container</w:t>
      </w:r>
      <w:r w:rsidR="009F29B6">
        <w:t xml:space="preserve">, stored at 4 °C until analysed. </w:t>
      </w:r>
      <w:r w:rsidR="00922576">
        <w:t xml:space="preserve">Colorimetric analysis was performed at the University of Edinburgh laboratories to </w:t>
      </w:r>
      <w:r w:rsidR="00DA0F39">
        <w:t>measure</w:t>
      </w:r>
      <w:r w:rsidR="00922576">
        <w:t xml:space="preserve"> </w:t>
      </w:r>
      <w:r w:rsidR="0025121D">
        <w:t>NH</w:t>
      </w:r>
      <w:r w:rsidR="0025121D" w:rsidRPr="0025121D">
        <w:rPr>
          <w:vertAlign w:val="subscript"/>
        </w:rPr>
        <w:t>4</w:t>
      </w:r>
      <w:r w:rsidR="0025121D" w:rsidRPr="0025121D">
        <w:rPr>
          <w:vertAlign w:val="superscript"/>
        </w:rPr>
        <w:t>+</w:t>
      </w:r>
      <w:r w:rsidR="009F29B6">
        <w:t>and NO</w:t>
      </w:r>
      <w:r w:rsidR="009F29B6" w:rsidRPr="009F29B6">
        <w:rPr>
          <w:vertAlign w:val="subscript"/>
        </w:rPr>
        <w:t>3</w:t>
      </w:r>
      <w:r w:rsidR="00DA0F39">
        <w:rPr>
          <w:vertAlign w:val="superscript"/>
        </w:rPr>
        <w:t>-</w:t>
      </w:r>
      <w:r w:rsidR="00922576">
        <w:t xml:space="preserve"> concentrations</w:t>
      </w:r>
      <w:r w:rsidR="00242551">
        <w:t>.</w:t>
      </w:r>
      <w:r w:rsidR="00512C95">
        <w:t xml:space="preserve"> The remaining samples</w:t>
      </w:r>
      <w:r w:rsidR="00BA5CA0">
        <w:t xml:space="preserve"> were stored at 4 °C until the </w:t>
      </w:r>
      <w:r w:rsidR="00512C95">
        <w:t xml:space="preserve">lab results were available and rerun when outliers </w:t>
      </w:r>
      <w:r w:rsidR="00A0208A">
        <w:t xml:space="preserve">did not have a clear explanation (contamination due to known causes). </w:t>
      </w:r>
    </w:p>
    <w:p w:rsidR="00A0208A" w:rsidRDefault="00A0208A" w:rsidP="00A0208A">
      <w:pPr>
        <w:pStyle w:val="Heading3"/>
      </w:pPr>
      <w:r>
        <w:rPr>
          <w:vertAlign w:val="superscript"/>
        </w:rPr>
        <w:t>15</w:t>
      </w:r>
      <w:r>
        <w:t>N-labelled simulated N</w:t>
      </w:r>
      <w:r>
        <w:rPr>
          <w:vertAlign w:val="subscript"/>
        </w:rPr>
        <w:t>dep</w:t>
      </w:r>
    </w:p>
    <w:p w:rsidR="00D71FE6" w:rsidRDefault="00A0208A" w:rsidP="00A0208A">
      <w:r>
        <w:t>To confirm or reject the outcomes from the 5 years data collection a simulated N</w:t>
      </w:r>
      <w:r>
        <w:rPr>
          <w:vertAlign w:val="subscript"/>
        </w:rPr>
        <w:t>dep</w:t>
      </w:r>
      <w:r>
        <w:t xml:space="preserve"> was set on 3 Sitka spruce trees </w:t>
      </w:r>
      <w:r>
        <w:rPr>
          <w:i/>
        </w:rPr>
        <w:t>in situ</w:t>
      </w:r>
      <w:r>
        <w:t xml:space="preserve"> by using </w:t>
      </w:r>
      <w:r>
        <w:rPr>
          <w:vertAlign w:val="superscript"/>
        </w:rPr>
        <w:t>15</w:t>
      </w:r>
      <w:r>
        <w:t xml:space="preserve">N to label the applied solution and calculating the total recovery of the applied </w:t>
      </w:r>
      <w:r>
        <w:rPr>
          <w:vertAlign w:val="superscript"/>
        </w:rPr>
        <w:t>15</w:t>
      </w:r>
      <w:r>
        <w:t>N in throughfall and stemflow. The trees have been selected around the existing eddy covariance tower in the T plot so the be easily reachable with an extension lance (the maximum reachable distance from the tower was 5.4 m) and were sprayed in two occasions (5</w:t>
      </w:r>
      <w:r>
        <w:rPr>
          <w:vertAlign w:val="superscript"/>
        </w:rPr>
        <w:t>th</w:t>
      </w:r>
      <w:r>
        <w:t xml:space="preserve"> of August 2016 and 28</w:t>
      </w:r>
      <w:r>
        <w:rPr>
          <w:vertAlign w:val="superscript"/>
        </w:rPr>
        <w:t>th</w:t>
      </w:r>
      <w:r>
        <w:t xml:space="preserve"> of February 2017) with a </w:t>
      </w:r>
      <w:r>
        <w:rPr>
          <w:vertAlign w:val="superscript"/>
        </w:rPr>
        <w:t>15</w:t>
      </w:r>
      <w:r>
        <w:t>N-labelled enriched NH</w:t>
      </w:r>
      <w:r>
        <w:rPr>
          <w:vertAlign w:val="subscript"/>
        </w:rPr>
        <w:t>4</w:t>
      </w:r>
      <w:r>
        <w:t>NO</w:t>
      </w:r>
      <w:r>
        <w:rPr>
          <w:vertAlign w:val="subscript"/>
        </w:rPr>
        <w:t>3</w:t>
      </w:r>
      <w:r>
        <w:t xml:space="preserve"> solution (</w:t>
      </w:r>
      <w:r>
        <w:rPr>
          <w:rFonts w:cstheme="minorHAnsi"/>
        </w:rPr>
        <w:t>δ</w:t>
      </w:r>
      <w:r>
        <w:rPr>
          <w:vertAlign w:val="superscript"/>
        </w:rPr>
        <w:t>15</w:t>
      </w:r>
      <w:r>
        <w:t xml:space="preserve">N = +1000) by applying it over the tree crown from the top of the eddy covariance tower. Under each spruce 1 stemflow and 4 throughfall collectors were placed; these last would cover approximately 1/5 of the crown projection. The crown projection was estimated from the ground by measuring all distances from the tree to the surrounding trees or measuring the maximum </w:t>
      </w:r>
      <w:r w:rsidR="00D71FE6">
        <w:t>extension</w:t>
      </w:r>
      <w:r>
        <w:t xml:space="preserve"> of the branches when any of the surrounding trees were missing. Similarly to the 5 years collection, the depth of the water in each barrel was measured and samples of at least 5 litres (when available) of throughfall and stemflow were withdrawn. When the volume of the throughfall samples exceeded the maximum volume of the sampling tanks, 5 to 10 litres of sample were obtained by blending the 4 subsamples proportionally to </w:t>
      </w:r>
      <w:r>
        <w:lastRenderedPageBreak/>
        <w:t>the length of the water in each barrel. All samples were kept at room temperature for less than 24 hours since their collection, then refrigerated at 4 °C until the results from the colorimetric analysis were available. 20ml of samples were filtered and analysed through colorimetric analysis to measure the concentrations of NH</w:t>
      </w:r>
      <w:r>
        <w:rPr>
          <w:vertAlign w:val="subscript"/>
        </w:rPr>
        <w:t>4</w:t>
      </w:r>
      <w:r>
        <w:rPr>
          <w:vertAlign w:val="superscript"/>
        </w:rPr>
        <w:t>+</w:t>
      </w:r>
      <w:r>
        <w:t xml:space="preserve"> and NO</w:t>
      </w:r>
      <w:r>
        <w:rPr>
          <w:vertAlign w:val="subscript"/>
        </w:rPr>
        <w:t>3</w:t>
      </w:r>
      <w:r>
        <w:rPr>
          <w:vertAlign w:val="superscript"/>
        </w:rPr>
        <w:t>-</w:t>
      </w:r>
      <w:r>
        <w:t xml:space="preserve"> at the Crew Laboratories at the University of Edinburgh, then enough sample was used to obtain 50-150 </w:t>
      </w:r>
      <w:r>
        <w:rPr>
          <w:rFonts w:cstheme="minorHAnsi"/>
        </w:rPr>
        <w:t>µ</w:t>
      </w:r>
      <w:r>
        <w:t>g of NH</w:t>
      </w:r>
      <w:r>
        <w:rPr>
          <w:vertAlign w:val="subscript"/>
        </w:rPr>
        <w:t>4</w:t>
      </w:r>
      <w:r>
        <w:t xml:space="preserve">-N through the ammonia diffusion method </w:t>
      </w:r>
      <w:r>
        <w:fldChar w:fldCharType="begin"/>
      </w:r>
      <w:r w:rsidR="00AE5AAC">
        <w:instrText xml:space="preserve"> ADDIN EN.CITE &lt;EndNote&gt;&lt;Cite&gt;&lt;Author&gt;Sebilo&lt;/Author&gt;&lt;Year&gt;2004&lt;/Year&gt;&lt;RecNum&gt;59&lt;/RecNum&gt;&lt;DisplayText&gt;(Sebilo, et al. 2004)&lt;/DisplayText&gt;&lt;record&gt;&lt;rec-number&gt;59&lt;/rec-number&gt;&lt;foreign-keys&gt;&lt;key app="EN" db-id="arwpz50tppf20qes0adx5aztet0w9xtartsd" timestamp="1491421501"&gt;59&lt;/key&gt;&lt;/foreign-keys&gt;&lt;ref-type name="Journal Article"&gt;17&lt;/ref-type&gt;&lt;contributors&gt;&lt;authors&gt;&lt;author&gt;Sebilo, M.&lt;/author&gt;&lt;author&gt;Mayer, B.&lt;/author&gt;&lt;author&gt;Grably, M.&lt;/author&gt;&lt;author&gt;Billiou, D.&lt;/author&gt;&lt;author&gt;Mariotti, A.&lt;/author&gt;&lt;/authors&gt;&lt;/contributors&gt;&lt;auth-address&gt;Univ Paris 06, CNRS, UMR BIOMCO, INRA, F-75252 Paris 05, France&amp;#xD;Univ Calgary, Dept Geol &amp;amp; Geophys, Calgary, AB T2N 1N4, Canada&lt;/auth-address&gt;&lt;titles&gt;&lt;title&gt;The Use of the &amp;apos;Ammonium Diffusion&amp;apos; Method for delta(15)N-NH(4)(+) and delta(15)N-NO(3)(-) Measurements: Comparison with Other Techniques&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99-103&lt;/pages&gt;&lt;volume&gt;1&lt;/volume&gt;&lt;number&gt;2&lt;/number&gt;&lt;keywords&gt;&lt;keyword&gt;analysis&lt;/keyword&gt;&lt;keyword&gt;nitrogen&lt;/keyword&gt;&lt;keyword&gt;ms&lt;/keyword&gt;&lt;keyword&gt;speciation&lt;/keyword&gt;&lt;/keywords&gt;&lt;dates&gt;&lt;year&gt;2004&lt;/year&gt;&lt;/dates&gt;&lt;isbn&gt;1448-2517&lt;/isbn&gt;&lt;accession-num&gt;WOS:000207050500007&lt;/accession-num&gt;&lt;urls&gt;&lt;related-urls&gt;&lt;url&gt;&amp;lt;Go to ISI&amp;gt;://WOS:000207050500007&lt;/url&gt;&lt;/related-urls&gt;&lt;/urls&gt;&lt;electronic-resource-num&gt;10.1071/EN04037&lt;/electronic-resource-num&gt;&lt;language&gt;English&lt;/language&gt;&lt;/record&gt;&lt;/Cite&gt;&lt;/EndNote&gt;</w:instrText>
      </w:r>
      <w:r>
        <w:fldChar w:fldCharType="separate"/>
      </w:r>
      <w:r w:rsidR="00AE5AAC">
        <w:rPr>
          <w:noProof/>
        </w:rPr>
        <w:t>(Sebilo, et al. 2004)</w:t>
      </w:r>
      <w:r>
        <w:fldChar w:fldCharType="end"/>
      </w:r>
      <w:r>
        <w:t xml:space="preserve">. </w:t>
      </w:r>
    </w:p>
    <w:p w:rsidR="00A0208A" w:rsidRDefault="00670BD0" w:rsidP="00A0208A">
      <w:r w:rsidRPr="00670BD0">
        <w:rPr>
          <w:rStyle w:val="Heading4Char"/>
        </w:rPr>
        <w:t>Ammonia diffusion method</w:t>
      </w:r>
      <w:r>
        <w:t xml:space="preserve">. </w:t>
      </w:r>
      <w:r w:rsidR="00A0208A">
        <w:t>With this technique, all NH</w:t>
      </w:r>
      <w:r w:rsidR="00A0208A">
        <w:rPr>
          <w:vertAlign w:val="subscript"/>
        </w:rPr>
        <w:t>4</w:t>
      </w:r>
      <w:r w:rsidR="00A0208A">
        <w:rPr>
          <w:vertAlign w:val="superscript"/>
        </w:rPr>
        <w:t>+</w:t>
      </w:r>
      <w:r w:rsidR="00A0208A">
        <w:t>and NO</w:t>
      </w:r>
      <w:r w:rsidR="00A0208A">
        <w:rPr>
          <w:vertAlign w:val="subscript"/>
        </w:rPr>
        <w:t>3</w:t>
      </w:r>
      <w:r w:rsidR="00A0208A">
        <w:rPr>
          <w:vertAlign w:val="superscript"/>
        </w:rPr>
        <w:t>-</w:t>
      </w:r>
      <w:r w:rsidR="00A0208A">
        <w:t xml:space="preserve"> are converted into NH</w:t>
      </w:r>
      <w:r w:rsidR="00A0208A">
        <w:rPr>
          <w:vertAlign w:val="subscript"/>
        </w:rPr>
        <w:t>3</w:t>
      </w:r>
      <w:r w:rsidR="00A0208A">
        <w:t xml:space="preserve"> (gas) by means of pH adjustment and reduction (NO</w:t>
      </w:r>
      <w:r w:rsidR="00A0208A">
        <w:rPr>
          <w:vertAlign w:val="subscript"/>
        </w:rPr>
        <w:t>3</w:t>
      </w:r>
      <w:r w:rsidR="00A0208A">
        <w:rPr>
          <w:vertAlign w:val="superscript"/>
        </w:rPr>
        <w:t>-</w:t>
      </w:r>
      <w:r w:rsidR="00A0208A">
        <w:t xml:space="preserve"> to NH</w:t>
      </w:r>
      <w:r w:rsidR="00A0208A">
        <w:rPr>
          <w:vertAlign w:val="subscript"/>
        </w:rPr>
        <w:t>4</w:t>
      </w:r>
      <w:r w:rsidR="00A0208A">
        <w:rPr>
          <w:vertAlign w:val="superscript"/>
        </w:rPr>
        <w:t>+</w:t>
      </w:r>
      <w:r w:rsidR="00A0208A">
        <w:t>) and entrapped into an acidified glass filter wrapped into a hydrophobic, gas permeable PTFE tape. Adjustment of the procedure in the paper were necessary so to treat up to 1 litre of sample, due to the usually low concentration of dissolved nitrogen in the throughfall and stemflow at natural abundance.</w:t>
      </w:r>
    </w:p>
    <w:p w:rsidR="00D71FE6" w:rsidRDefault="004E44B6" w:rsidP="00A0208A">
      <w:r>
        <w:t xml:space="preserve">The incubation bottles have been filled with a 0.5M HCl solution, </w:t>
      </w:r>
      <w:r w:rsidR="00BA5CA0">
        <w:t>shaken</w:t>
      </w:r>
      <w:r>
        <w:t xml:space="preserve"> for about 10 seconds and left to soak for 5 minutes, then rinsed with DIW 3 times and dried in a furnace at </w:t>
      </w:r>
      <w:r>
        <w:t>400</w:t>
      </w:r>
      <w:r w:rsidRPr="00D71FE6">
        <w:t xml:space="preserve"> °</w:t>
      </w:r>
      <w:r>
        <w:t xml:space="preserve">C for one hour. The preparation of </w:t>
      </w:r>
      <w:r w:rsidR="00670BD0">
        <w:t>the filter packages</w:t>
      </w:r>
      <w:r>
        <w:t xml:space="preserve"> (</w:t>
      </w:r>
      <w:r w:rsidR="00D71FE6" w:rsidRPr="00D71FE6">
        <w:t>Whatman™ Binder-Free Glass Microfiber Filters</w:t>
      </w:r>
      <w:r>
        <w:t xml:space="preserve">, </w:t>
      </w:r>
      <w:r w:rsidR="00670BD0">
        <w:t>Fischer</w:t>
      </w:r>
      <w:r>
        <w:t xml:space="preserve"> Scientific, UK) was done </w:t>
      </w:r>
      <w:r w:rsidR="00670BD0">
        <w:t xml:space="preserve">on a clean aluminium foil wearing disposable gloves and </w:t>
      </w:r>
      <w:r>
        <w:t xml:space="preserve">by using </w:t>
      </w:r>
      <w:r w:rsidR="00670BD0">
        <w:t>scissors, tweezers</w:t>
      </w:r>
      <w:r w:rsidR="00D71FE6">
        <w:t xml:space="preserve"> </w:t>
      </w:r>
      <w:r w:rsidR="00670BD0">
        <w:t xml:space="preserve">and spatulas that were previously cleaned with ethanol. The microfiber filters </w:t>
      </w:r>
      <w:r w:rsidR="00D71FE6">
        <w:t>were cut into 0.5 cm x 1.5 cm and left in the furnace at 400</w:t>
      </w:r>
      <w:r w:rsidR="00D71FE6" w:rsidRPr="00D71FE6">
        <w:t xml:space="preserve"> °</w:t>
      </w:r>
      <w:r w:rsidR="00D71FE6">
        <w:t>C for one hour</w:t>
      </w:r>
      <w:r w:rsidR="002F1F37">
        <w:t xml:space="preserve">. 30 </w:t>
      </w:r>
      <w:r w:rsidR="002F1F37">
        <w:t>μ</w:t>
      </w:r>
      <w:r w:rsidR="002F1F37">
        <w:t>L of H</w:t>
      </w:r>
      <w:r w:rsidR="002F1F37" w:rsidRPr="002F1F37">
        <w:rPr>
          <w:vertAlign w:val="subscript"/>
        </w:rPr>
        <w:t>2</w:t>
      </w:r>
      <w:r w:rsidR="002F1F37">
        <w:t>SO</w:t>
      </w:r>
      <w:r w:rsidR="002F1F37" w:rsidRPr="002F1F37">
        <w:rPr>
          <w:vertAlign w:val="subscript"/>
        </w:rPr>
        <w:t>4</w:t>
      </w:r>
      <w:r w:rsidR="002F1F37">
        <w:t xml:space="preserve"> 8N were pipetted on each filter,</w:t>
      </w:r>
      <w:r w:rsidR="00670BD0">
        <w:t xml:space="preserve"> then </w:t>
      </w:r>
      <w:r w:rsidR="002F1F37">
        <w:t xml:space="preserve">the filter was </w:t>
      </w:r>
      <w:r w:rsidR="00670BD0">
        <w:t xml:space="preserve">wrapped and closed into a 19 mm PTFE hydrophobic tape by firmly pressing all sides with </w:t>
      </w:r>
      <w:r w:rsidR="002F1F37">
        <w:t>a</w:t>
      </w:r>
      <w:r w:rsidR="00670BD0">
        <w:t xml:space="preserve"> spatula. </w:t>
      </w:r>
      <w:r w:rsidR="007A09AA">
        <w:t>A first set of filters was put into the incubation bottles with a variable amount of solution</w:t>
      </w:r>
      <w:r w:rsidR="002F1F37">
        <w:t>,</w:t>
      </w:r>
      <w:r w:rsidR="007A09AA">
        <w:t xml:space="preserve"> calculated </w:t>
      </w:r>
      <w:r w:rsidR="005501F6">
        <w:t>on the basis of previously obtained results from</w:t>
      </w:r>
      <w:r w:rsidR="007A09AA">
        <w:t xml:space="preserve"> </w:t>
      </w:r>
      <w:r w:rsidR="005501F6">
        <w:t xml:space="preserve">the </w:t>
      </w:r>
      <w:r w:rsidR="007A09AA">
        <w:t>colorimetric analysis of subsamples</w:t>
      </w:r>
      <w:r w:rsidR="005501F6">
        <w:t>,</w:t>
      </w:r>
      <w:r w:rsidR="007A09AA">
        <w:t xml:space="preserve"> </w:t>
      </w:r>
      <w:r w:rsidR="005501F6">
        <w:t xml:space="preserve">so </w:t>
      </w:r>
      <w:r w:rsidR="007A09AA">
        <w:t xml:space="preserve">to contain between 50 and 150 μg of </w:t>
      </w:r>
      <w:r w:rsidR="007A09AA">
        <w:t>NH</w:t>
      </w:r>
      <w:r w:rsidR="007A09AA">
        <w:rPr>
          <w:vertAlign w:val="subscript"/>
        </w:rPr>
        <w:t>4</w:t>
      </w:r>
      <w:r w:rsidR="007A09AA">
        <w:rPr>
          <w:vertAlign w:val="superscript"/>
        </w:rPr>
        <w:t>+</w:t>
      </w:r>
      <w:r w:rsidR="007A09AA">
        <w:t xml:space="preserve">-N. </w:t>
      </w:r>
      <w:r w:rsidR="00EF6A78">
        <w:t>NaOH (5M, 2 ml/150 ml of solution) was introduced and e</w:t>
      </w:r>
      <w:r w:rsidR="007A09AA">
        <w:t xml:space="preserve">ach bottle was immediately sealed with sealing parafilm, left for one week at room temperature and moved gently daily to </w:t>
      </w:r>
      <w:r w:rsidR="00EF6A78">
        <w:t>remove any condensation drops from the walls or film. Th</w:t>
      </w:r>
      <w:r w:rsidR="002F1F37">
        <w:t xml:space="preserve">e incubation ensures the complete conversion of </w:t>
      </w:r>
      <w:r w:rsidR="002F1F37">
        <w:t>NH</w:t>
      </w:r>
      <w:r w:rsidR="002F1F37">
        <w:rPr>
          <w:vertAlign w:val="subscript"/>
        </w:rPr>
        <w:t>4</w:t>
      </w:r>
      <w:r w:rsidR="002F1F37">
        <w:rPr>
          <w:vertAlign w:val="superscript"/>
        </w:rPr>
        <w:t>+</w:t>
      </w:r>
      <w:r w:rsidR="002F1F37">
        <w:t xml:space="preserve"> into NH</w:t>
      </w:r>
      <w:r w:rsidR="002F1F37" w:rsidRPr="002F1F37">
        <w:rPr>
          <w:vertAlign w:val="subscript"/>
        </w:rPr>
        <w:t>3</w:t>
      </w:r>
      <w:r w:rsidR="002F1F37">
        <w:t xml:space="preserve"> and its capture into the acidified filter. At this stage 300 mg of Devarda’s alloy were added to the samples in order to capture the </w:t>
      </w:r>
      <w:r w:rsidR="002F1F37">
        <w:t>NO</w:t>
      </w:r>
      <w:r w:rsidR="002F1F37">
        <w:rPr>
          <w:vertAlign w:val="subscript"/>
        </w:rPr>
        <w:t>3</w:t>
      </w:r>
      <w:r w:rsidR="002F1F37">
        <w:rPr>
          <w:vertAlign w:val="superscript"/>
        </w:rPr>
        <w:t>-</w:t>
      </w:r>
      <w:r w:rsidR="002F1F37">
        <w:t xml:space="preserve"> by reducing it to </w:t>
      </w:r>
      <w:r w:rsidR="002F1F37">
        <w:t>NH</w:t>
      </w:r>
      <w:r w:rsidR="002F1F37">
        <w:rPr>
          <w:vertAlign w:val="subscript"/>
        </w:rPr>
        <w:t>4</w:t>
      </w:r>
      <w:r w:rsidR="002F1F37">
        <w:rPr>
          <w:vertAlign w:val="superscript"/>
        </w:rPr>
        <w:t>+</w:t>
      </w:r>
      <w:r w:rsidR="002F1F37">
        <w:t>, resealed and left for one more week, similarly to the first step.</w:t>
      </w:r>
    </w:p>
    <w:p w:rsidR="00A0208A" w:rsidRDefault="00A0208A" w:rsidP="00A0208A">
      <w:r>
        <w:t xml:space="preserve">The obtained filters were </w:t>
      </w:r>
      <w:r w:rsidR="002F1F37">
        <w:t xml:space="preserve">frozen, then </w:t>
      </w:r>
      <w:r>
        <w:t>freeze dried at the Grant Laboratories of the University of Edinburgh and sent to the LSMSF (Lancaster, UK) for δ</w:t>
      </w:r>
      <w:r>
        <w:rPr>
          <w:vertAlign w:val="superscript"/>
        </w:rPr>
        <w:t>15</w:t>
      </w:r>
      <w:r>
        <w:t>N analysis through an EA-IRMS</w:t>
      </w:r>
      <w:r w:rsidR="00670BD0">
        <w:t>. COPIARE QUESTO ALLA FINE DEI SOILS ECCETTO IL FREEZE DRIED</w:t>
      </w:r>
      <w:r w:rsidR="005501F6">
        <w:t xml:space="preserve"> </w:t>
      </w:r>
      <w:r w:rsidR="005501F6">
        <w:t xml:space="preserve">into a </w:t>
      </w:r>
      <w:r w:rsidR="00BA5CA0">
        <w:t>desiccator</w:t>
      </w:r>
      <w:r w:rsidR="005501F6">
        <w:t>, put in 9x5 mm tin capsules (CE Instruments Ltd, UK)</w:t>
      </w:r>
    </w:p>
    <w:p w:rsidR="00AF4434" w:rsidRDefault="00A0208A" w:rsidP="00A0208A">
      <w:pPr>
        <w:pStyle w:val="Heading3"/>
      </w:pPr>
      <w:r>
        <w:t xml:space="preserve"> </w:t>
      </w:r>
      <w:r w:rsidR="00774E62">
        <w:t xml:space="preserve">Direct nitrogen uptake from the crown: a </w:t>
      </w:r>
      <w:r w:rsidR="00AF4434" w:rsidRPr="00A30695">
        <w:rPr>
          <w:vertAlign w:val="superscript"/>
        </w:rPr>
        <w:t>15</w:t>
      </w:r>
      <w:r w:rsidR="00AF4434">
        <w:t>N-labelled application on branches</w:t>
      </w:r>
    </w:p>
    <w:p w:rsidR="00252B03" w:rsidRDefault="00252B03" w:rsidP="00252B03">
      <w:r>
        <w:t>Due to the different nature and relative abundance of N in the aqueous inflow and in the tree compartments, a separate experiment has been set to test the direct uptake of N</w:t>
      </w:r>
      <w:r>
        <w:rPr>
          <w:vertAlign w:val="subscript"/>
        </w:rPr>
        <w:t>dep</w:t>
      </w:r>
      <w:r>
        <w:t xml:space="preserve"> by the crown. A </w:t>
      </w:r>
      <w:r>
        <w:lastRenderedPageBreak/>
        <w:t xml:space="preserve">direct application of pure double </w:t>
      </w:r>
      <w:r>
        <w:rPr>
          <w:vertAlign w:val="superscript"/>
        </w:rPr>
        <w:t>15</w:t>
      </w:r>
      <w:r>
        <w:t>N-NH</w:t>
      </w:r>
      <w:r>
        <w:rPr>
          <w:vertAlign w:val="subscript"/>
        </w:rPr>
        <w:t>4</w:t>
      </w:r>
      <w:r>
        <w:t>NO</w:t>
      </w:r>
      <w:r>
        <w:rPr>
          <w:vertAlign w:val="subscript"/>
        </w:rPr>
        <w:t>3</w:t>
      </w:r>
      <w:r>
        <w:t xml:space="preserve"> solution to some target branches has done similarly to what </w:t>
      </w:r>
      <w:r>
        <w:fldChar w:fldCharType="begin"/>
      </w:r>
      <w:r w:rsidR="00AE5AAC">
        <w:instrText xml:space="preserve"> ADDIN EN.CITE &lt;EndNote&gt;&lt;Cite AuthorYear="1"&gt;&lt;Author&gt;Nair&lt;/Author&gt;&lt;Year&gt;2015&lt;/Year&gt;&lt;RecNum&gt;50&lt;/RecNum&gt;&lt;DisplayText&gt;Nair, et al. (2015)&lt;/DisplayText&gt;&lt;record&gt;&lt;rec-number&gt;50&lt;/rec-number&gt;&lt;foreign-keys&gt;&lt;key app="EN" db-id="arwpz50tppf20qes0adx5aztet0w9xtartsd" timestamp="1433499578"&gt;50&lt;/key&gt;&lt;/foreign-keys&gt;&lt;ref-type name="Journal Article"&gt;17&lt;/ref-type&gt;&lt;contributors&gt;&lt;authors&gt;&lt;author&gt;Nair, R.&lt;/author&gt;&lt;author&gt;Perks, M.&lt;/author&gt;&lt;author&gt;Weatherall, A.&lt;/author&gt;&lt;author&gt;Baggs, E.&lt;/author&gt;&lt;author&gt;Mencuccini, M.&lt;/author&gt;&lt;/authors&gt;&lt;/contributors&gt;&lt;titles&gt;&lt;title&gt;Does canopy nitrogen uptake enhance carbon sequestration by trees?&lt;/title&gt;&lt;secondary-title&gt;Global Change Biology&lt;/secondary-title&gt;&lt;/titles&gt;&lt;periodical&gt;&lt;full-title&gt;Global Change Biology&lt;/full-title&gt;&lt;/periodical&gt;&lt;dates&gt;&lt;year&gt;2015&lt;/year&gt;&lt;pub-dates&gt;&lt;date&gt;September 2015&lt;/date&gt;&lt;/pub-dates&gt;&lt;/dates&gt;&lt;urls&gt;&lt;/urls&gt;&lt;electronic-resource-num&gt;10.1111/gcb.13096&lt;/electronic-resource-num&gt;&lt;/record&gt;&lt;/Cite&gt;&lt;/EndNote&gt;</w:instrText>
      </w:r>
      <w:r>
        <w:fldChar w:fldCharType="separate"/>
      </w:r>
      <w:r w:rsidR="00AE5AAC">
        <w:rPr>
          <w:noProof/>
        </w:rPr>
        <w:t>Nair, et al. (2015)</w:t>
      </w:r>
      <w:r>
        <w:fldChar w:fldCharType="end"/>
      </w:r>
      <w:r>
        <w:t xml:space="preserve"> had done on 3 years old Sitka spruce saplings, where they </w:t>
      </w:r>
      <w:r w:rsidRPr="00BD7A93">
        <w:t xml:space="preserve">used 98% </w:t>
      </w:r>
      <w:r w:rsidRPr="00BD7A93">
        <w:rPr>
          <w:vertAlign w:val="superscript"/>
        </w:rPr>
        <w:t>15</w:t>
      </w:r>
      <w:r w:rsidRPr="00BD7A93">
        <w:t>N double labelled NH</w:t>
      </w:r>
      <w:r w:rsidRPr="00BD7A93">
        <w:rPr>
          <w:vertAlign w:val="subscript"/>
        </w:rPr>
        <w:t>4</w:t>
      </w:r>
      <w:r w:rsidRPr="00BD7A93">
        <w:t>NO</w:t>
      </w:r>
      <w:r w:rsidRPr="00BD7A93">
        <w:rPr>
          <w:vertAlign w:val="subscript"/>
        </w:rPr>
        <w:t>3</w:t>
      </w:r>
      <w:r>
        <w:t xml:space="preserve"> </w:t>
      </w:r>
      <w:r w:rsidRPr="00BD7A93">
        <w:t xml:space="preserve">in a quantity (54g/ha/y) small </w:t>
      </w:r>
      <w:r>
        <w:t>enough</w:t>
      </w:r>
      <w:r w:rsidRPr="00BD7A93">
        <w:t xml:space="preserve"> not to increase significantly the total amount of natural </w:t>
      </w:r>
      <w:r>
        <w:t>N</w:t>
      </w:r>
      <w:r w:rsidRPr="00252B03">
        <w:rPr>
          <w:vertAlign w:val="subscript"/>
        </w:rPr>
        <w:t>dep</w:t>
      </w:r>
      <w:r w:rsidRPr="00BD7A93">
        <w:t>.</w:t>
      </w:r>
    </w:p>
    <w:p w:rsidR="00252B03" w:rsidRDefault="00252B03" w:rsidP="00252B03">
      <w:r>
        <w:t xml:space="preserve">10 branches were selected from 2 different trees in the T plot, easily reachable from the eddy covariance tower so to minimise losses of solution. For each branch 2 sub-branches were selected, one for the application and one for Control. The total amount of applied </w:t>
      </w:r>
      <w:r>
        <w:rPr>
          <w:vertAlign w:val="superscript"/>
        </w:rPr>
        <w:t>15</w:t>
      </w:r>
      <w:r>
        <w:t>N was about 48 g/ha (9.73 mg applied on an estimated branch surface of 2.03 m</w:t>
      </w:r>
      <w:r>
        <w:rPr>
          <w:vertAlign w:val="superscript"/>
        </w:rPr>
        <w:t>2</w:t>
      </w:r>
      <w:r>
        <w:t>), so that it would not change the natural deposition conditions. They were dist</w:t>
      </w:r>
      <w:r w:rsidR="00DA219E">
        <w:t>ributed on 3 different layers o</w:t>
      </w:r>
      <w:r w:rsidR="00606270">
        <w:t>n</w:t>
      </w:r>
      <w:r>
        <w:t xml:space="preserve"> the crown, from about 20 to about 17</w:t>
      </w:r>
      <w:r w:rsidR="00DA219E">
        <w:t xml:space="preserve"> meters of height, </w:t>
      </w:r>
      <w:r w:rsidR="00606270">
        <w:t xml:space="preserve">being </w:t>
      </w:r>
      <w:r w:rsidR="00DA219E">
        <w:t>the last three levels of the eddy covariance tower</w:t>
      </w:r>
      <w:r>
        <w:t xml:space="preserve">. For the half of </w:t>
      </w:r>
      <w:r w:rsidR="00BA5CA0">
        <w:t>the branches</w:t>
      </w:r>
      <w:r>
        <w:t xml:space="preserve">, 2 hours after the first application a strip of phloem was removed from the base of the branch to avoid any translocation of N to other compartments of the tree. The total amount </w:t>
      </w:r>
      <w:r w:rsidR="00606270">
        <w:t xml:space="preserve">of </w:t>
      </w:r>
      <w:r w:rsidR="00606270" w:rsidRPr="00606270">
        <w:rPr>
          <w:vertAlign w:val="superscript"/>
        </w:rPr>
        <w:t>15</w:t>
      </w:r>
      <w:r w:rsidR="00606270">
        <w:t xml:space="preserve">N solution </w:t>
      </w:r>
      <w:r>
        <w:t xml:space="preserve">was applied </w:t>
      </w:r>
      <w:r w:rsidR="00A74868">
        <w:t>in two rounds,</w:t>
      </w:r>
      <w:r w:rsidR="00BA5CA0">
        <w:t xml:space="preserve"> on Saturday 6</w:t>
      </w:r>
      <w:r w:rsidR="00BA5CA0" w:rsidRPr="00BA5CA0">
        <w:rPr>
          <w:vertAlign w:val="superscript"/>
        </w:rPr>
        <w:t>th</w:t>
      </w:r>
      <w:r w:rsidR="00BA5CA0">
        <w:t xml:space="preserve"> of May, 2017 at 15:</w:t>
      </w:r>
      <w:r w:rsidR="00A74868">
        <w:t>00, in dry, still and sunny conditions</w:t>
      </w:r>
      <w:r>
        <w:t xml:space="preserve"> and </w:t>
      </w:r>
      <w:r w:rsidR="00A74868">
        <w:t>on Sunday the 7</w:t>
      </w:r>
      <w:r w:rsidR="00A74868" w:rsidRPr="00A74868">
        <w:rPr>
          <w:vertAlign w:val="superscript"/>
        </w:rPr>
        <w:t>th</w:t>
      </w:r>
      <w:r w:rsidR="00A74868">
        <w:t xml:space="preserve"> in the morning with similar weather conditions</w:t>
      </w:r>
      <w:r>
        <w:t xml:space="preserve">. All branches were removed in the late afternoon of </w:t>
      </w:r>
      <w:r w:rsidR="00A74868">
        <w:t>Sunday</w:t>
      </w:r>
      <w:r w:rsidR="00606270">
        <w:t xml:space="preserve"> and </w:t>
      </w:r>
      <w:r w:rsidR="00BA5CA0">
        <w:t>brought</w:t>
      </w:r>
      <w:r w:rsidR="00606270">
        <w:t xml:space="preserve"> to the laboratories</w:t>
      </w:r>
      <w:r>
        <w:t xml:space="preserve">. </w:t>
      </w:r>
    </w:p>
    <w:p w:rsidR="00252B03" w:rsidRDefault="00252B03" w:rsidP="00252B03">
      <w:r>
        <w:t>The branches were roughly measured</w:t>
      </w:r>
      <w:r w:rsidR="002C340F">
        <w:t xml:space="preserve"> in the field (</w:t>
      </w:r>
      <w:r w:rsidR="00F8694D">
        <w:t>see Fig. 6</w:t>
      </w:r>
      <w:r w:rsidR="002C340F">
        <w:t>)</w:t>
      </w:r>
      <w:r>
        <w:t xml:space="preserve"> so to apply an amount of </w:t>
      </w:r>
      <w:r>
        <w:rPr>
          <w:vertAlign w:val="superscript"/>
        </w:rPr>
        <w:t>15</w:t>
      </w:r>
      <w:r>
        <w:t>N-NH</w:t>
      </w:r>
      <w:r>
        <w:rPr>
          <w:vertAlign w:val="subscript"/>
        </w:rPr>
        <w:t>4</w:t>
      </w:r>
      <w:r>
        <w:t>NO</w:t>
      </w:r>
      <w:r>
        <w:rPr>
          <w:vertAlign w:val="subscript"/>
        </w:rPr>
        <w:t>3</w:t>
      </w:r>
      <w:r>
        <w:t xml:space="preserve"> solution proportional to the size of the branches and twigs. Once removed, the total length of each branch and its twigs was measured to </w:t>
      </w:r>
      <w:r w:rsidR="006F2A32">
        <w:t>calculate</w:t>
      </w:r>
      <w:r>
        <w:t xml:space="preserve"> how much </w:t>
      </w:r>
      <w:r>
        <w:rPr>
          <w:vertAlign w:val="superscript"/>
        </w:rPr>
        <w:t>15</w:t>
      </w:r>
      <w:r>
        <w:t>N was applied per cm of twigs</w:t>
      </w:r>
      <w:r w:rsidR="002C340F">
        <w:t>. A</w:t>
      </w:r>
      <w:r>
        <w:t xml:space="preserve">ll </w:t>
      </w:r>
      <w:r w:rsidR="006F2A32">
        <w:t xml:space="preserve">of the sampled </w:t>
      </w:r>
      <w:r>
        <w:t>twigs were measured, washed and rinsed 3 times with DIW</w:t>
      </w:r>
      <w:r w:rsidR="006F2A32">
        <w:t xml:space="preserve"> the day after their collection in the field</w:t>
      </w:r>
      <w:r>
        <w:t>, then put in oven at 70 °C until dried. DM of the needles and twigs was weighed and a value of DM per cm of needles and twigs of each branch and age (new/old needles and twigs) was recorded. The dried samples were grin</w:t>
      </w:r>
      <w:r w:rsidR="002C340F">
        <w:t>ded on a Retch MM-200 ball mill</w:t>
      </w:r>
      <w:r>
        <w:t>, in metal capsules with a single ball, until a fine powder was produced, then weighed. A subsample</w:t>
      </w:r>
      <w:r w:rsidR="002C340F">
        <w:t xml:space="preserve"> of this powder was sent</w:t>
      </w:r>
      <w:r>
        <w:t xml:space="preserve"> to the LSMSF (Lancaster, UK) for δ</w:t>
      </w:r>
      <w:r>
        <w:rPr>
          <w:vertAlign w:val="superscript"/>
        </w:rPr>
        <w:t>15</w:t>
      </w:r>
      <w:r>
        <w:t>N analysis through an EA-IRMS</w:t>
      </w:r>
      <w:r w:rsidR="00DA219E">
        <w:t>.</w:t>
      </w:r>
    </w:p>
    <w:p w:rsidR="00F8694D" w:rsidRDefault="00F8694D" w:rsidP="00252B03">
      <w:r>
        <w:rPr>
          <w:noProof/>
          <w:lang w:eastAsia="en-GB"/>
        </w:rPr>
        <w:lastRenderedPageBreak/>
        <w:drawing>
          <wp:inline distT="0" distB="0" distL="0" distR="0" wp14:anchorId="7049D324">
            <wp:extent cx="5715000" cy="3023876"/>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48798" cy="3041759"/>
                    </a:xfrm>
                    <a:prstGeom prst="rect">
                      <a:avLst/>
                    </a:prstGeom>
                    <a:noFill/>
                  </pic:spPr>
                </pic:pic>
              </a:graphicData>
            </a:graphic>
          </wp:inline>
        </w:drawing>
      </w:r>
    </w:p>
    <w:p w:rsidR="00F8694D" w:rsidRPr="00F8694D" w:rsidRDefault="00F8694D" w:rsidP="00252B03">
      <w:pPr>
        <w:rPr>
          <w:i/>
        </w:rPr>
      </w:pPr>
      <w:r w:rsidRPr="00F8694D">
        <w:rPr>
          <w:i/>
        </w:rPr>
        <w:t>Figure 6: branch representation and sampling rationale</w:t>
      </w:r>
    </w:p>
    <w:p w:rsidR="00631C78" w:rsidRPr="00631C78" w:rsidRDefault="00252B03" w:rsidP="00252B03">
      <w:pPr>
        <w:pStyle w:val="Heading3"/>
        <w:rPr>
          <w:rStyle w:val="SubtleReference"/>
          <w:smallCaps w:val="0"/>
          <w:color w:val="1F4D78" w:themeColor="accent1" w:themeShade="7F"/>
        </w:rPr>
      </w:pPr>
      <w:r w:rsidRPr="00D967DD">
        <w:rPr>
          <w:rStyle w:val="SubtleReference"/>
          <w:smallCaps w:val="0"/>
          <w:color w:val="1F4D78" w:themeColor="accent1" w:themeShade="7F"/>
          <w:vertAlign w:val="superscript"/>
        </w:rPr>
        <w:t xml:space="preserve"> </w:t>
      </w:r>
      <w:r w:rsidR="00D967DD" w:rsidRPr="00D967DD">
        <w:rPr>
          <w:rStyle w:val="SubtleReference"/>
          <w:smallCaps w:val="0"/>
          <w:color w:val="1F4D78" w:themeColor="accent1" w:themeShade="7F"/>
          <w:vertAlign w:val="superscript"/>
        </w:rPr>
        <w:t>15</w:t>
      </w:r>
      <w:r w:rsidR="00D967DD">
        <w:rPr>
          <w:rStyle w:val="SubtleReference"/>
          <w:smallCaps w:val="0"/>
          <w:color w:val="1F4D78" w:themeColor="accent1" w:themeShade="7F"/>
        </w:rPr>
        <w:t xml:space="preserve">N-labelled Sitka spruce litter mineralisation on </w:t>
      </w:r>
      <w:r w:rsidR="003E36AD">
        <w:rPr>
          <w:rStyle w:val="SubtleReference"/>
          <w:smallCaps w:val="0"/>
          <w:color w:val="1F4D78" w:themeColor="accent1" w:themeShade="7F"/>
        </w:rPr>
        <w:t>distinct</w:t>
      </w:r>
      <w:r w:rsidR="00D967DD">
        <w:rPr>
          <w:rStyle w:val="SubtleReference"/>
          <w:smallCaps w:val="0"/>
          <w:color w:val="1F4D78" w:themeColor="accent1" w:themeShade="7F"/>
        </w:rPr>
        <w:t xml:space="preserve"> </w:t>
      </w:r>
      <w:r w:rsidR="003E36AD">
        <w:rPr>
          <w:rStyle w:val="SubtleReference"/>
          <w:smallCaps w:val="0"/>
          <w:color w:val="1F4D78" w:themeColor="accent1" w:themeShade="7F"/>
        </w:rPr>
        <w:t>surface zones</w:t>
      </w:r>
    </w:p>
    <w:p w:rsidR="00631C78" w:rsidRDefault="00631C78" w:rsidP="00631C78">
      <w:r>
        <w:t xml:space="preserve">4 plots of </w:t>
      </w:r>
      <w:r w:rsidRPr="00E75140">
        <w:rPr>
          <w:vertAlign w:val="superscript"/>
        </w:rPr>
        <w:t>15</w:t>
      </w:r>
      <w:r>
        <w:t xml:space="preserve">N-labelled Sitka Spruce litter were established in both the </w:t>
      </w:r>
      <w:r w:rsidR="004C4939">
        <w:t xml:space="preserve">T and C </w:t>
      </w:r>
      <w:r>
        <w:t>catchments at Griffin (8 plots in total deployed) in summer 2013.</w:t>
      </w:r>
      <w:r w:rsidR="003E36AD">
        <w:t xml:space="preserve"> Each plot covers the 3 typically different surface features under a ploughed upland plantation: </w:t>
      </w:r>
      <w:r w:rsidR="003F4D1D">
        <w:t xml:space="preserve">undisturbed soil, </w:t>
      </w:r>
      <w:r w:rsidR="003E36AD">
        <w:t>plough</w:t>
      </w:r>
      <w:r w:rsidR="003F4D1D">
        <w:t>ed furrows working as drainages and</w:t>
      </w:r>
      <w:r w:rsidR="003E36AD">
        <w:t xml:space="preserve"> elevated ridges on which trees are planted and, representing respectively the</w:t>
      </w:r>
      <w:r w:rsidR="003F4D1D">
        <w:t xml:space="preserve"> 25%,</w:t>
      </w:r>
      <w:r w:rsidR="003E36AD">
        <w:t xml:space="preserve"> 25%,</w:t>
      </w:r>
      <w:r w:rsidR="003F4D1D" w:rsidRPr="003F4D1D">
        <w:t xml:space="preserve"> </w:t>
      </w:r>
      <w:r w:rsidR="003F4D1D">
        <w:t>and</w:t>
      </w:r>
      <w:r w:rsidR="003E36AD">
        <w:t xml:space="preserve"> 50% of the total plantation surface </w:t>
      </w:r>
      <w:r w:rsidR="003E36AD">
        <w:fldChar w:fldCharType="begin"/>
      </w:r>
      <w:r w:rsidR="00AE5AAC">
        <w:instrText xml:space="preserve"> ADDIN EN.CITE &lt;EndNote&gt;&lt;Cite&gt;&lt;Author&gt;Conen&lt;/Author&gt;&lt;Year&gt;2005&lt;/Year&gt;&lt;RecNum&gt;69&lt;/RecNum&gt;&lt;DisplayText&gt;(Conen, et al. 2005)&lt;/DisplayText&gt;&lt;record&gt;&lt;rec-number&gt;69&lt;/rec-number&gt;&lt;foreign-keys&gt;&lt;key app="EN" db-id="arwpz50tppf20qes0adx5aztet0w9xtartsd" timestamp="1508249914"&gt;69&lt;/key&gt;&lt;/foreign-keys&gt;&lt;ref-type name="Journal Article"&gt;17&lt;/ref-type&gt;&lt;contributors&gt;&lt;authors&gt;&lt;author&gt;Conen, F.&lt;/author&gt;&lt;author&gt;Zerva, A.&lt;/author&gt;&lt;author&gt;Arrouays, D.&lt;/author&gt;&lt;author&gt;Jolivet, C.&lt;/author&gt;&lt;author&gt;Jarvis, P. G.&lt;/author&gt;&lt;author&gt;Grace, J.&lt;/author&gt;&lt;author&gt;Mencuccini, M.&lt;/author&gt;&lt;/authors&gt;&lt;/contributors&gt;&lt;auth-address&gt;Institute of Environmental Geosciences, University of Basel, Switzerland.&lt;/auth-address&gt;&lt;titles&gt;&lt;title&gt;The carbon balance of forest soils: detectability of changes in soil carbon stocks in temperate and Boreal forests&lt;/title&gt;&lt;secondary-title&gt;SEB Exp Biol Ser&lt;/secondary-title&gt;&lt;alt-title&gt;SEB experimental biology series&lt;/alt-title&gt;&lt;/titles&gt;&lt;periodical&gt;&lt;full-title&gt;SEB Exp Biol Ser&lt;/full-title&gt;&lt;abbr-1&gt;SEB experimental biology series&lt;/abbr-1&gt;&lt;/periodical&gt;&lt;alt-periodical&gt;&lt;full-title&gt;SEB Exp Biol Ser&lt;/full-title&gt;&lt;abbr-1&gt;SEB experimental biology series&lt;/abbr-1&gt;&lt;/alt-periodical&gt;&lt;pages&gt;235-49&lt;/pages&gt;&lt;keywords&gt;&lt;keyword&gt;Biomass&lt;/keyword&gt;&lt;keyword&gt;Carbon/*analysis&lt;/keyword&gt;&lt;keyword&gt;*Climate&lt;/keyword&gt;&lt;keyword&gt;Ecosystem&lt;/keyword&gt;&lt;keyword&gt;Environmental Monitoring/methods&lt;/keyword&gt;&lt;keyword&gt;Environmental Pollutants/*analysis&lt;/keyword&gt;&lt;keyword&gt;France&lt;/keyword&gt;&lt;keyword&gt;Geography&lt;/keyword&gt;&lt;keyword&gt;*Greenhouse Effect&lt;/keyword&gt;&lt;keyword&gt;Soil/*analysis&lt;/keyword&gt;&lt;keyword&gt;Trees/*physiology&lt;/keyword&gt;&lt;keyword&gt;United Kingdom&lt;/keyword&gt;&lt;/keywords&gt;&lt;dates&gt;&lt;year&gt;2005&lt;/year&gt;&lt;/dates&gt;&lt;isbn&gt;1946-4959 (Print)&amp;#xD;1946-4959 (Linking)&lt;/isbn&gt;&lt;accession-num&gt;17633038&lt;/accession-num&gt;&lt;urls&gt;&lt;related-urls&gt;&lt;url&gt;http://www.ncbi.nlm.nih.gov/pubmed/17633038&lt;/url&gt;&lt;/related-urls&gt;&lt;/urls&gt;&lt;/record&gt;&lt;/Cite&gt;&lt;/EndNote&gt;</w:instrText>
      </w:r>
      <w:r w:rsidR="003E36AD">
        <w:fldChar w:fldCharType="separate"/>
      </w:r>
      <w:r w:rsidR="00AE5AAC">
        <w:rPr>
          <w:noProof/>
        </w:rPr>
        <w:t>(Conen, et al. 2005)</w:t>
      </w:r>
      <w:r w:rsidR="003E36AD">
        <w:fldChar w:fldCharType="end"/>
      </w:r>
      <w:r w:rsidR="003E36AD">
        <w:t>.</w:t>
      </w:r>
    </w:p>
    <w:p w:rsidR="00392734" w:rsidRDefault="00631C78" w:rsidP="00392734">
      <w:r>
        <w:t xml:space="preserve">The litter was produced in a stem injection experiment </w:t>
      </w:r>
      <w:r w:rsidR="00F95841">
        <w:fldChar w:fldCharType="begin">
          <w:fldData xml:space="preserve">PEVuZE5vdGU+PENpdGU+PEF1dGhvcj5OYWlyPC9BdXRob3I+PFllYXI+MjAxNDwvWWVhcj48UmVj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</w:fldData>
        </w:fldChar>
      </w:r>
      <w:r w:rsidR="00AE5AAC">
        <w:instrText xml:space="preserve"> ADDIN EN.CITE </w:instrText>
      </w:r>
      <w:r w:rsidR="00AE5AAC">
        <w:fldChar w:fldCharType="begin">
          <w:fldData xml:space="preserve">PEVuZE5vdGU+PENpdGU+PEF1dGhvcj5OYWlyPC9BdXRob3I+PFllYXI+MjAxNDwvWWVhcj48UmVj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</w:fldData>
        </w:fldChar>
      </w:r>
      <w:r w:rsidR="00AE5AAC">
        <w:instrText xml:space="preserve"> ADDIN EN.CITE.DATA </w:instrText>
      </w:r>
      <w:r w:rsidR="00AE5AAC">
        <w:fldChar w:fldCharType="end"/>
      </w:r>
      <w:r w:rsidR="00F95841">
        <w:fldChar w:fldCharType="separate"/>
      </w:r>
      <w:r w:rsidR="00AE5AAC">
        <w:rPr>
          <w:noProof/>
        </w:rPr>
        <w:t>(Nair, et al. 2014)</w:t>
      </w:r>
      <w:r w:rsidR="00F95841">
        <w:fldChar w:fldCharType="end"/>
      </w:r>
      <w:r w:rsidR="00F95841">
        <w:t xml:space="preserve"> </w:t>
      </w:r>
      <w:r>
        <w:t xml:space="preserve">where a labelled a </w:t>
      </w:r>
      <w:r w:rsidR="00A72F89">
        <w:t xml:space="preserve">double </w:t>
      </w:r>
      <w:r w:rsidRPr="00B77940">
        <w:rPr>
          <w:vertAlign w:val="superscript"/>
        </w:rPr>
        <w:t>15</w:t>
      </w:r>
      <w:r>
        <w:t xml:space="preserve">N-ammonium nitrate solution was introduced to 13 9-12m </w:t>
      </w:r>
      <w:r w:rsidR="00BB1665">
        <w:t xml:space="preserve">Sitka spruce </w:t>
      </w:r>
      <w:r>
        <w:t>edge-profile trees and left to distribute throughout the canopy</w:t>
      </w:r>
      <w:r w:rsidR="00BB1665">
        <w:t xml:space="preserve">. </w:t>
      </w:r>
      <w:r>
        <w:t xml:space="preserve">The resulting label was heterogeneously distributed throughout the foliage. In this litter deployment, the entire needle biomass from </w:t>
      </w:r>
      <w:r>
        <w:rPr>
          <w:i/>
        </w:rPr>
        <w:t>outside</w:t>
      </w:r>
      <w:r>
        <w:t xml:space="preserve"> the stand (in total, 173 kg of litter) was deployed at Griffin. Each plot is centred on a single target tree with a 3 x 3 tree or </w:t>
      </w:r>
      <w:r w:rsidR="00A72F89">
        <w:t>about 4</w:t>
      </w:r>
      <w:r>
        <w:t xml:space="preserve"> </w:t>
      </w:r>
      <w:r w:rsidR="00DA219E">
        <w:t xml:space="preserve">m </w:t>
      </w:r>
      <w:r w:rsidR="00A72F89">
        <w:t>by 4</w:t>
      </w:r>
      <w:r>
        <w:t xml:space="preserve"> m plot edged by 8 additional trees. </w:t>
      </w:r>
      <w:r w:rsidR="00392734">
        <w:t xml:space="preserve">There was no significant understory in any of the labelled litter plots and </w:t>
      </w:r>
      <w:r w:rsidR="0000793C">
        <w:t xml:space="preserve">virtually </w:t>
      </w:r>
      <w:r w:rsidR="00392734">
        <w:t>all of the litter derives from Sitka spruce canopy.</w:t>
      </w:r>
    </w:p>
    <w:p w:rsidR="00631C78" w:rsidRDefault="00631C78" w:rsidP="00631C78">
      <w:r>
        <w:t xml:space="preserve">Due to the different mean </w:t>
      </w:r>
      <w:r w:rsidRPr="00631C78">
        <w:rPr>
          <w:vertAlign w:val="superscript"/>
        </w:rPr>
        <w:t>15</w:t>
      </w:r>
      <w:r w:rsidRPr="00631C78">
        <w:t>N atom %</w:t>
      </w:r>
      <w:r>
        <w:t xml:space="preserve"> of each injected tree litter, the plots </w:t>
      </w:r>
      <w:r w:rsidR="00591D80">
        <w:t>received</w:t>
      </w:r>
      <w:r>
        <w:t xml:space="preserve"> </w:t>
      </w:r>
      <w:r w:rsidR="00591D80">
        <w:t xml:space="preserve">labelled litter at </w:t>
      </w:r>
      <w:r>
        <w:t xml:space="preserve">different average values of </w:t>
      </w:r>
      <w:r w:rsidRPr="00631C78">
        <w:rPr>
          <w:vertAlign w:val="superscript"/>
        </w:rPr>
        <w:t>15</w:t>
      </w:r>
      <w:r w:rsidRPr="00631C78">
        <w:t>N atom %</w:t>
      </w:r>
      <w:r>
        <w:t xml:space="preserve"> as follows:</w:t>
      </w:r>
    </w:p>
    <w:tbl>
      <w:tblPr>
        <w:tblW w:w="9134" w:type="dxa"/>
        <w:tblInd w:w="-108" w:type="dxa"/>
        <w:tblLook w:val="04A0" w:firstRow="1" w:lastRow="0" w:firstColumn="1" w:lastColumn="0" w:noHBand="0" w:noVBand="1"/>
      </w:tblPr>
      <w:tblGrid>
        <w:gridCol w:w="201"/>
        <w:gridCol w:w="749"/>
        <w:gridCol w:w="201"/>
        <w:gridCol w:w="1450"/>
        <w:gridCol w:w="201"/>
        <w:gridCol w:w="1500"/>
        <w:gridCol w:w="201"/>
        <w:gridCol w:w="1842"/>
        <w:gridCol w:w="50"/>
        <w:gridCol w:w="1701"/>
        <w:gridCol w:w="837"/>
        <w:gridCol w:w="201"/>
      </w:tblGrid>
      <w:tr w:rsidR="00591D80" w:rsidRPr="00624D27" w:rsidTr="007C3FD6">
        <w:trPr>
          <w:gridBefore w:val="1"/>
          <w:wBefore w:w="201" w:type="dxa"/>
          <w:trHeight w:val="315"/>
        </w:trPr>
        <w:tc>
          <w:tcPr>
            <w:tcW w:w="950" w:type="dxa"/>
            <w:gridSpan w:val="2"/>
            <w:tcBorders>
              <w:top w:val="nil"/>
              <w:left w:val="nil"/>
              <w:bottom w:val="single" w:sz="4" w:space="0" w:color="auto"/>
              <w:right w:val="nil"/>
            </w:tcBorders>
            <w:shd w:val="clear" w:color="auto" w:fill="auto"/>
            <w:noWrap/>
            <w:vAlign w:val="bottom"/>
            <w:hideMark/>
          </w:tcPr>
          <w:p w:rsidR="00591D80" w:rsidRPr="007644E8" w:rsidRDefault="00591D80" w:rsidP="00BD1E36">
            <w:pPr>
              <w:keepLines/>
              <w:spacing w:after="0" w:line="240" w:lineRule="auto"/>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 xml:space="preserve">Litter </w:t>
            </w:r>
            <w:r w:rsidRPr="007644E8">
              <w:rPr>
                <w:rFonts w:ascii="Calibri" w:eastAsia="Times New Roman" w:hAnsi="Calibri" w:cs="Times New Roman"/>
                <w:b/>
                <w:bCs/>
                <w:color w:val="000000"/>
                <w:sz w:val="20"/>
                <w:szCs w:val="20"/>
                <w:lang w:eastAsia="en-GB"/>
              </w:rPr>
              <w:t>Plot</w:t>
            </w:r>
          </w:p>
        </w:tc>
        <w:tc>
          <w:tcPr>
            <w:tcW w:w="1651" w:type="dxa"/>
            <w:gridSpan w:val="2"/>
            <w:tcBorders>
              <w:top w:val="nil"/>
              <w:left w:val="nil"/>
              <w:bottom w:val="single" w:sz="4" w:space="0" w:color="auto"/>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T</w:t>
            </w:r>
            <w:r>
              <w:rPr>
                <w:rFonts w:ascii="Calibri" w:eastAsia="Times New Roman" w:hAnsi="Calibri" w:cs="Times New Roman"/>
                <w:b/>
                <w:bCs/>
                <w:color w:val="000000"/>
                <w:sz w:val="20"/>
                <w:szCs w:val="20"/>
                <w:lang w:eastAsia="en-GB"/>
              </w:rPr>
              <w:t>reatment</w:t>
            </w:r>
            <w:r w:rsidRPr="007644E8">
              <w:rPr>
                <w:rFonts w:ascii="Calibri" w:eastAsia="Times New Roman" w:hAnsi="Calibri" w:cs="Times New Roman"/>
                <w:b/>
                <w:bCs/>
                <w:color w:val="000000"/>
                <w:sz w:val="20"/>
                <w:szCs w:val="20"/>
                <w:lang w:eastAsia="en-GB"/>
              </w:rPr>
              <w:t xml:space="preserve"> Location</w:t>
            </w:r>
          </w:p>
        </w:tc>
        <w:tc>
          <w:tcPr>
            <w:tcW w:w="1701" w:type="dxa"/>
            <w:gridSpan w:val="2"/>
            <w:tcBorders>
              <w:top w:val="nil"/>
              <w:left w:val="nil"/>
              <w:bottom w:val="single" w:sz="4" w:space="0" w:color="auto"/>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C</w:t>
            </w:r>
            <w:r>
              <w:rPr>
                <w:rFonts w:ascii="Calibri" w:eastAsia="Times New Roman" w:hAnsi="Calibri" w:cs="Times New Roman"/>
                <w:b/>
                <w:bCs/>
                <w:color w:val="000000"/>
                <w:sz w:val="20"/>
                <w:szCs w:val="20"/>
                <w:lang w:eastAsia="en-GB"/>
              </w:rPr>
              <w:t>ontrol</w:t>
            </w:r>
            <w:r w:rsidRPr="007644E8">
              <w:rPr>
                <w:rFonts w:ascii="Calibri" w:eastAsia="Times New Roman" w:hAnsi="Calibri" w:cs="Times New Roman"/>
                <w:b/>
                <w:bCs/>
                <w:color w:val="000000"/>
                <w:sz w:val="20"/>
                <w:szCs w:val="20"/>
                <w:lang w:eastAsia="en-GB"/>
              </w:rPr>
              <w:t xml:space="preserve"> Location</w:t>
            </w:r>
          </w:p>
        </w:tc>
        <w:tc>
          <w:tcPr>
            <w:tcW w:w="1842" w:type="dxa"/>
            <w:tcBorders>
              <w:top w:val="nil"/>
              <w:left w:val="nil"/>
              <w:bottom w:val="single" w:sz="4" w:space="0" w:color="auto"/>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 xml:space="preserve">mass litter applied </w:t>
            </w:r>
            <w:r>
              <w:rPr>
                <w:rFonts w:ascii="Calibri" w:eastAsia="Times New Roman" w:hAnsi="Calibri" w:cs="Times New Roman"/>
                <w:b/>
                <w:bCs/>
                <w:color w:val="000000"/>
                <w:sz w:val="20"/>
                <w:szCs w:val="20"/>
                <w:lang w:eastAsia="en-GB"/>
              </w:rPr>
              <w:t xml:space="preserve">per plot </w:t>
            </w:r>
            <w:r w:rsidRPr="007644E8">
              <w:rPr>
                <w:rFonts w:ascii="Calibri" w:eastAsia="Times New Roman" w:hAnsi="Calibri" w:cs="Times New Roman"/>
                <w:b/>
                <w:bCs/>
                <w:color w:val="000000"/>
                <w:sz w:val="20"/>
                <w:szCs w:val="20"/>
                <w:lang w:eastAsia="en-GB"/>
              </w:rPr>
              <w:t>(kg)</w:t>
            </w:r>
          </w:p>
        </w:tc>
        <w:tc>
          <w:tcPr>
            <w:tcW w:w="1751" w:type="dxa"/>
            <w:gridSpan w:val="2"/>
            <w:tcBorders>
              <w:top w:val="nil"/>
              <w:left w:val="nil"/>
              <w:bottom w:val="single" w:sz="4" w:space="0" w:color="auto"/>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At Application a</w:t>
            </w:r>
            <w:r w:rsidRPr="007644E8">
              <w:rPr>
                <w:rFonts w:ascii="Calibri" w:eastAsia="Times New Roman" w:hAnsi="Calibri" w:cs="Times New Roman"/>
                <w:b/>
                <w:bCs/>
                <w:color w:val="000000"/>
                <w:sz w:val="20"/>
                <w:szCs w:val="20"/>
                <w:lang w:eastAsia="en-GB"/>
              </w:rPr>
              <w:t>verage</w:t>
            </w:r>
            <w:r>
              <w:rPr>
                <w:rFonts w:ascii="Calibri" w:eastAsia="Times New Roman" w:hAnsi="Calibri" w:cs="Times New Roman"/>
                <w:b/>
                <w:bCs/>
                <w:color w:val="000000"/>
                <w:sz w:val="20"/>
                <w:szCs w:val="20"/>
                <w:lang w:eastAsia="en-GB"/>
              </w:rPr>
              <w:t xml:space="preserve"> </w:t>
            </w:r>
            <w:r w:rsidRPr="007644E8">
              <w:rPr>
                <w:rFonts w:ascii="Calibri" w:eastAsia="Times New Roman" w:hAnsi="Calibri" w:cs="Times New Roman"/>
                <w:b/>
                <w:bCs/>
                <w:color w:val="000000"/>
                <w:sz w:val="20"/>
                <w:szCs w:val="20"/>
                <w:vertAlign w:val="superscript"/>
                <w:lang w:eastAsia="en-GB"/>
              </w:rPr>
              <w:t>15</w:t>
            </w:r>
            <w:r>
              <w:rPr>
                <w:rFonts w:ascii="Calibri" w:eastAsia="Times New Roman" w:hAnsi="Calibri" w:cs="Times New Roman"/>
                <w:b/>
                <w:bCs/>
                <w:color w:val="000000"/>
                <w:sz w:val="20"/>
                <w:szCs w:val="20"/>
                <w:lang w:eastAsia="en-GB"/>
              </w:rPr>
              <w:t>N</w:t>
            </w:r>
            <w:r w:rsidRPr="007644E8">
              <w:rPr>
                <w:rFonts w:ascii="Calibri" w:eastAsia="Times New Roman" w:hAnsi="Calibri" w:cs="Times New Roman"/>
                <w:b/>
                <w:bCs/>
                <w:color w:val="000000"/>
                <w:sz w:val="20"/>
                <w:szCs w:val="20"/>
                <w:lang w:eastAsia="en-GB"/>
              </w:rPr>
              <w:t xml:space="preserve"> atom %</w:t>
            </w:r>
          </w:p>
        </w:tc>
        <w:tc>
          <w:tcPr>
            <w:tcW w:w="1038" w:type="dxa"/>
            <w:gridSpan w:val="2"/>
            <w:tcBorders>
              <w:top w:val="nil"/>
              <w:left w:val="nil"/>
              <w:bottom w:val="single" w:sz="4" w:space="0" w:color="auto"/>
              <w:right w:val="nil"/>
            </w:tcBorders>
          </w:tcPr>
          <w:p w:rsidR="007C3FD6" w:rsidRDefault="007C3FD6" w:rsidP="00BD1E36">
            <w:pPr>
              <w:keepLines/>
              <w:spacing w:after="0" w:line="240" w:lineRule="auto"/>
              <w:jc w:val="center"/>
              <w:rPr>
                <w:rFonts w:ascii="Calibri" w:eastAsia="Times New Roman" w:hAnsi="Calibri" w:cs="Times New Roman"/>
                <w:b/>
                <w:bCs/>
                <w:color w:val="000000"/>
                <w:sz w:val="20"/>
                <w:szCs w:val="20"/>
                <w:lang w:eastAsia="en-GB"/>
              </w:rPr>
            </w:pPr>
          </w:p>
          <w:p w:rsidR="00591D80" w:rsidRDefault="007C3FD6" w:rsidP="00BD1E36">
            <w:pPr>
              <w:keepLines/>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δ</w:t>
            </w:r>
            <w:r w:rsidR="00591D80" w:rsidRPr="00591D80">
              <w:rPr>
                <w:rFonts w:ascii="Calibri" w:eastAsia="Times New Roman" w:hAnsi="Calibri" w:cs="Times New Roman"/>
                <w:b/>
                <w:bCs/>
                <w:color w:val="000000"/>
                <w:sz w:val="20"/>
                <w:szCs w:val="20"/>
                <w:vertAlign w:val="superscript"/>
                <w:lang w:eastAsia="en-GB"/>
              </w:rPr>
              <w:t>15</w:t>
            </w:r>
            <w:r w:rsidR="00591D80">
              <w:rPr>
                <w:rFonts w:ascii="Calibri" w:eastAsia="Times New Roman" w:hAnsi="Calibri" w:cs="Times New Roman"/>
                <w:b/>
                <w:bCs/>
                <w:color w:val="000000"/>
                <w:sz w:val="20"/>
                <w:szCs w:val="20"/>
                <w:lang w:eastAsia="en-GB"/>
              </w:rPr>
              <w:t>N</w:t>
            </w:r>
          </w:p>
        </w:tc>
      </w:tr>
      <w:tr w:rsidR="00591D80" w:rsidRPr="00624D27" w:rsidTr="007C3FD6">
        <w:trPr>
          <w:gridAfter w:val="1"/>
          <w:wAfter w:w="201" w:type="dxa"/>
          <w:trHeight w:val="315"/>
        </w:trPr>
        <w:tc>
          <w:tcPr>
            <w:tcW w:w="950" w:type="dxa"/>
            <w:gridSpan w:val="2"/>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A</w:t>
            </w:r>
          </w:p>
        </w:tc>
        <w:tc>
          <w:tcPr>
            <w:tcW w:w="165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1</w:t>
            </w:r>
          </w:p>
        </w:tc>
        <w:tc>
          <w:tcPr>
            <w:tcW w:w="170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C11</w:t>
            </w:r>
          </w:p>
        </w:tc>
        <w:tc>
          <w:tcPr>
            <w:tcW w:w="2093" w:type="dxa"/>
            <w:gridSpan w:val="3"/>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1</w:t>
            </w:r>
          </w:p>
        </w:tc>
        <w:tc>
          <w:tcPr>
            <w:tcW w:w="1701" w:type="dxa"/>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7651</w:t>
            </w:r>
          </w:p>
        </w:tc>
        <w:tc>
          <w:tcPr>
            <w:tcW w:w="837" w:type="dxa"/>
            <w:tcBorders>
              <w:top w:val="nil"/>
              <w:left w:val="nil"/>
              <w:bottom w:val="nil"/>
              <w:right w:val="nil"/>
            </w:tcBorders>
          </w:tcPr>
          <w:p w:rsidR="00591D80" w:rsidRPr="00624D27" w:rsidRDefault="00591D80" w:rsidP="00BD1E36">
            <w:pPr>
              <w:keepLines/>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655</w:t>
            </w:r>
          </w:p>
        </w:tc>
      </w:tr>
      <w:tr w:rsidR="00591D80" w:rsidRPr="00624D27" w:rsidTr="007C3FD6">
        <w:trPr>
          <w:gridAfter w:val="1"/>
          <w:wAfter w:w="201" w:type="dxa"/>
          <w:trHeight w:val="315"/>
        </w:trPr>
        <w:tc>
          <w:tcPr>
            <w:tcW w:w="950" w:type="dxa"/>
            <w:gridSpan w:val="2"/>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B</w:t>
            </w:r>
          </w:p>
        </w:tc>
        <w:tc>
          <w:tcPr>
            <w:tcW w:w="165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 xml:space="preserve">T11 </w:t>
            </w:r>
            <w:r>
              <w:rPr>
                <w:rFonts w:ascii="Calibri" w:eastAsia="Times New Roman" w:hAnsi="Calibri" w:cs="Times New Roman"/>
                <w:color w:val="000000"/>
                <w:sz w:val="20"/>
                <w:szCs w:val="20"/>
                <w:lang w:eastAsia="en-GB"/>
              </w:rPr>
              <w:t>-</w:t>
            </w:r>
            <w:r w:rsidRPr="007644E8">
              <w:rPr>
                <w:rFonts w:ascii="Calibri" w:eastAsia="Times New Roman" w:hAnsi="Calibri" w:cs="Times New Roman"/>
                <w:color w:val="000000"/>
                <w:sz w:val="20"/>
                <w:szCs w:val="20"/>
                <w:lang w:eastAsia="en-GB"/>
              </w:rPr>
              <w:t xml:space="preserve"> T12</w:t>
            </w:r>
          </w:p>
        </w:tc>
        <w:tc>
          <w:tcPr>
            <w:tcW w:w="170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 xml:space="preserve">T11 </w:t>
            </w:r>
            <w:r>
              <w:rPr>
                <w:rFonts w:ascii="Calibri" w:eastAsia="Times New Roman" w:hAnsi="Calibri" w:cs="Times New Roman"/>
                <w:color w:val="000000"/>
                <w:sz w:val="20"/>
                <w:szCs w:val="20"/>
                <w:lang w:eastAsia="en-GB"/>
              </w:rPr>
              <w:t>-</w:t>
            </w:r>
            <w:r w:rsidRPr="007644E8">
              <w:rPr>
                <w:rFonts w:ascii="Calibri" w:eastAsia="Times New Roman" w:hAnsi="Calibri" w:cs="Times New Roman"/>
                <w:color w:val="000000"/>
                <w:sz w:val="20"/>
                <w:szCs w:val="20"/>
                <w:lang w:eastAsia="en-GB"/>
              </w:rPr>
              <w:t xml:space="preserve"> T12</w:t>
            </w:r>
          </w:p>
        </w:tc>
        <w:tc>
          <w:tcPr>
            <w:tcW w:w="2093" w:type="dxa"/>
            <w:gridSpan w:val="3"/>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3</w:t>
            </w:r>
          </w:p>
        </w:tc>
        <w:tc>
          <w:tcPr>
            <w:tcW w:w="1701" w:type="dxa"/>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50631</w:t>
            </w:r>
          </w:p>
        </w:tc>
        <w:tc>
          <w:tcPr>
            <w:tcW w:w="837" w:type="dxa"/>
            <w:tcBorders>
              <w:top w:val="nil"/>
              <w:left w:val="nil"/>
              <w:bottom w:val="nil"/>
              <w:right w:val="nil"/>
            </w:tcBorders>
          </w:tcPr>
          <w:p w:rsidR="00591D80" w:rsidRPr="00624D27" w:rsidRDefault="00591D80" w:rsidP="00BD1E36">
            <w:pPr>
              <w:keepLines/>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175</w:t>
            </w:r>
          </w:p>
        </w:tc>
      </w:tr>
      <w:tr w:rsidR="00591D80" w:rsidRPr="00624D27" w:rsidTr="007C3FD6">
        <w:trPr>
          <w:gridAfter w:val="1"/>
          <w:wAfter w:w="201" w:type="dxa"/>
          <w:trHeight w:val="315"/>
        </w:trPr>
        <w:tc>
          <w:tcPr>
            <w:tcW w:w="950" w:type="dxa"/>
            <w:gridSpan w:val="2"/>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C</w:t>
            </w:r>
          </w:p>
        </w:tc>
        <w:tc>
          <w:tcPr>
            <w:tcW w:w="165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2</w:t>
            </w:r>
          </w:p>
        </w:tc>
        <w:tc>
          <w:tcPr>
            <w:tcW w:w="170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2</w:t>
            </w:r>
          </w:p>
        </w:tc>
        <w:tc>
          <w:tcPr>
            <w:tcW w:w="2093" w:type="dxa"/>
            <w:gridSpan w:val="3"/>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6</w:t>
            </w:r>
          </w:p>
        </w:tc>
        <w:tc>
          <w:tcPr>
            <w:tcW w:w="1701" w:type="dxa"/>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6924</w:t>
            </w:r>
          </w:p>
        </w:tc>
        <w:tc>
          <w:tcPr>
            <w:tcW w:w="837" w:type="dxa"/>
            <w:tcBorders>
              <w:top w:val="nil"/>
              <w:left w:val="nil"/>
              <w:bottom w:val="nil"/>
              <w:right w:val="nil"/>
            </w:tcBorders>
          </w:tcPr>
          <w:p w:rsidR="00591D80" w:rsidRPr="00624D27" w:rsidRDefault="007C3FD6" w:rsidP="00BD1E36">
            <w:pPr>
              <w:keepLines/>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634</w:t>
            </w:r>
          </w:p>
        </w:tc>
      </w:tr>
      <w:tr w:rsidR="00591D80" w:rsidRPr="00624D27" w:rsidTr="007C3FD6">
        <w:trPr>
          <w:gridAfter w:val="1"/>
          <w:wAfter w:w="201" w:type="dxa"/>
          <w:trHeight w:val="315"/>
        </w:trPr>
        <w:tc>
          <w:tcPr>
            <w:tcW w:w="950" w:type="dxa"/>
            <w:gridSpan w:val="2"/>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lastRenderedPageBreak/>
              <w:t>D</w:t>
            </w:r>
          </w:p>
        </w:tc>
        <w:tc>
          <w:tcPr>
            <w:tcW w:w="165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0 (downslope)</w:t>
            </w:r>
          </w:p>
        </w:tc>
        <w:tc>
          <w:tcPr>
            <w:tcW w:w="1701" w:type="dxa"/>
            <w:gridSpan w:val="2"/>
            <w:tcBorders>
              <w:top w:val="nil"/>
              <w:left w:val="nil"/>
              <w:bottom w:val="nil"/>
              <w:right w:val="nil"/>
            </w:tcBorders>
            <w:shd w:val="clear" w:color="auto" w:fill="auto"/>
            <w:noWrap/>
            <w:vAlign w:val="bottom"/>
            <w:hideMark/>
          </w:tcPr>
          <w:p w:rsidR="00591D80" w:rsidRPr="007644E8" w:rsidRDefault="00591D80" w:rsidP="00BD1E36">
            <w:pPr>
              <w:keepLines/>
              <w:spacing w:after="0" w:line="240" w:lineRule="auto"/>
              <w:jc w:val="center"/>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C10 (downslope)</w:t>
            </w:r>
          </w:p>
        </w:tc>
        <w:tc>
          <w:tcPr>
            <w:tcW w:w="2093" w:type="dxa"/>
            <w:gridSpan w:val="3"/>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6</w:t>
            </w:r>
          </w:p>
        </w:tc>
        <w:tc>
          <w:tcPr>
            <w:tcW w:w="1701" w:type="dxa"/>
            <w:tcBorders>
              <w:top w:val="nil"/>
              <w:left w:val="nil"/>
              <w:bottom w:val="nil"/>
              <w:right w:val="nil"/>
            </w:tcBorders>
            <w:shd w:val="clear" w:color="auto" w:fill="auto"/>
            <w:noWrap/>
            <w:vAlign w:val="bottom"/>
            <w:hideMark/>
          </w:tcPr>
          <w:p w:rsidR="00591D80" w:rsidRPr="00624D27" w:rsidRDefault="00591D80" w:rsidP="00BD1E36">
            <w:pPr>
              <w:keepLines/>
              <w:spacing w:after="0" w:line="240" w:lineRule="auto"/>
              <w:jc w:val="center"/>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3818</w:t>
            </w:r>
          </w:p>
        </w:tc>
        <w:tc>
          <w:tcPr>
            <w:tcW w:w="837" w:type="dxa"/>
            <w:tcBorders>
              <w:top w:val="nil"/>
              <w:left w:val="nil"/>
              <w:bottom w:val="nil"/>
              <w:right w:val="nil"/>
            </w:tcBorders>
          </w:tcPr>
          <w:p w:rsidR="00591D80" w:rsidRPr="00624D27" w:rsidRDefault="007C3FD6" w:rsidP="00BD1E36">
            <w:pPr>
              <w:keepLines/>
              <w:spacing w:after="0" w:line="240" w:lineRule="auto"/>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547</w:t>
            </w:r>
          </w:p>
        </w:tc>
      </w:tr>
    </w:tbl>
    <w:p w:rsidR="00631C78" w:rsidRDefault="00631C78" w:rsidP="00631C78"/>
    <w:p w:rsidR="000230FD" w:rsidRDefault="000230FD" w:rsidP="00631C78">
      <w:r>
        <w:t xml:space="preserve">Soil samples were </w:t>
      </w:r>
      <w:r w:rsidR="00BD1E36">
        <w:t>taken</w:t>
      </w:r>
      <w:r>
        <w:t xml:space="preserve"> in two occasions, July 2015 and July 2017</w:t>
      </w:r>
      <w:r w:rsidR="0000793C">
        <w:t>. The use of a soil aug</w:t>
      </w:r>
      <w:r w:rsidR="003F4D1D">
        <w:t>er was abandoned due to the</w:t>
      </w:r>
      <w:r w:rsidR="0000793C">
        <w:t xml:space="preserve"> risk of contamination through the layers due to the small diameter of the cores and the very high 15N concentration in the surface layer compared to the deeper layers. The cores were extracted by</w:t>
      </w:r>
      <w:r>
        <w:t xml:space="preserve"> using a 15 cm wide blade spade, obtaining 15-20 cm squared cores, as deep as the</w:t>
      </w:r>
      <w:r w:rsidR="0000793C">
        <w:t xml:space="preserve"> position in the plantation le, usually about </w:t>
      </w:r>
      <w:r>
        <w:t xml:space="preserve">20 cm </w:t>
      </w:r>
      <w:r w:rsidR="0000793C">
        <w:t>or</w:t>
      </w:r>
      <w:r>
        <w:t xml:space="preserve"> more in the ridges, 15 cm and less in the furrows, where strong soil</w:t>
      </w:r>
      <w:r w:rsidR="0000793C">
        <w:t xml:space="preserve"> erosion can occur due to their design as water drainages</w:t>
      </w:r>
      <w:r>
        <w:t>. 4 sets of 6 cores per each plot, 2 replicates per each surface type</w:t>
      </w:r>
      <w:r w:rsidR="0000793C">
        <w:t xml:space="preserve"> within each selected plot</w:t>
      </w:r>
      <w:r>
        <w:t xml:space="preserve">, were taken; 2 </w:t>
      </w:r>
      <w:r w:rsidR="0000793C">
        <w:t xml:space="preserve">treated plot </w:t>
      </w:r>
      <w:r>
        <w:t>were</w:t>
      </w:r>
      <w:r w:rsidR="0000793C">
        <w:t xml:space="preserve"> selected among those</w:t>
      </w:r>
      <w:r>
        <w:t xml:space="preserve"> located into labelled plots, 2 were controls, chosen nearby, 2 or 3 tree lines upstream. The soil cores were carefully removed, wrapped into transparent foil and brought back to</w:t>
      </w:r>
      <w:r w:rsidR="00C057EB">
        <w:t xml:space="preserve"> the laboratories in a </w:t>
      </w:r>
      <w:r w:rsidR="00BD1E36">
        <w:t>cool box</w:t>
      </w:r>
      <w:r w:rsidR="00C057EB">
        <w:t xml:space="preserve"> and processed the following day</w:t>
      </w:r>
      <w:r w:rsidR="0000793C">
        <w:t>s</w:t>
      </w:r>
      <w:r w:rsidR="00C057EB">
        <w:t xml:space="preserve">. </w:t>
      </w:r>
      <w:r w:rsidR="0000793C">
        <w:t xml:space="preserve">Some relevant differences between the two </w:t>
      </w:r>
      <w:r w:rsidR="00432A27">
        <w:t xml:space="preserve">collections and processing are due to the water content of the soils in the two different dates and other </w:t>
      </w:r>
      <w:r w:rsidR="00BD1E36">
        <w:t>constraints</w:t>
      </w:r>
      <w:r w:rsidR="00432A27">
        <w:t>.</w:t>
      </w:r>
    </w:p>
    <w:p w:rsidR="007C3FD6" w:rsidRPr="001261E6" w:rsidRDefault="00432A27" w:rsidP="00875E3B">
      <w:pPr>
        <w:rPr>
          <w:i/>
          <w:lang w:val="it-IT"/>
        </w:rPr>
      </w:pPr>
      <w:r w:rsidRPr="005C51F4">
        <w:t>The first collection was done on</w:t>
      </w:r>
      <w:r>
        <w:t xml:space="preserve"> </w:t>
      </w:r>
      <w:r w:rsidR="007149C9">
        <w:t>the 15</w:t>
      </w:r>
      <w:r w:rsidR="007149C9" w:rsidRPr="007149C9">
        <w:rPr>
          <w:vertAlign w:val="superscript"/>
        </w:rPr>
        <w:t>th</w:t>
      </w:r>
      <w:r w:rsidR="007149C9">
        <w:t xml:space="preserve"> of July 2015</w:t>
      </w:r>
      <w:r w:rsidR="008952A7">
        <w:t xml:space="preserve">. </w:t>
      </w:r>
      <w:r w:rsidR="007C3FD6">
        <w:t>T11T12 and T11 were selected, 6 soil cores were taken in each plot, two per each surface type (undisturbed, ridge and furrow). Similarly, 12 cores in total were taken as controls in similar position upstream of the two selected treated plots so to avoid any possible risk of cross contamination.</w:t>
      </w:r>
      <w:r w:rsidR="007C3FD6">
        <w:t xml:space="preserve"> </w:t>
      </w:r>
      <w:r w:rsidR="007149C9">
        <w:t>The weather conditions were extr</w:t>
      </w:r>
      <w:r w:rsidR="003F4D1D">
        <w:t>emely wet and many</w:t>
      </w:r>
      <w:r w:rsidR="007149C9">
        <w:t xml:space="preserve"> soil cores were saturated with water (all of the cores from the furrows and undisturbed soil), so they were left at room temperature for two days before commencing the sieving. </w:t>
      </w:r>
      <w:r w:rsidR="008952A7">
        <w:t xml:space="preserve">A central parallelepiped portion for each soil core was cut off to </w:t>
      </w:r>
      <w:r w:rsidR="003F4D1D">
        <w:t xml:space="preserve">discard </w:t>
      </w:r>
      <w:r w:rsidR="008952A7">
        <w:t>the</w:t>
      </w:r>
      <w:r w:rsidR="003F4D1D">
        <w:t xml:space="preserve"> fraction of sample</w:t>
      </w:r>
      <w:r w:rsidR="008952A7">
        <w:t xml:space="preserve"> </w:t>
      </w:r>
      <w:r w:rsidR="007C45D1">
        <w:t>where</w:t>
      </w:r>
      <w:r w:rsidR="003F4D1D">
        <w:t xml:space="preserve"> </w:t>
      </w:r>
      <w:r w:rsidR="008952A7" w:rsidRPr="007C45D1">
        <w:rPr>
          <w:vertAlign w:val="superscript"/>
        </w:rPr>
        <w:t>15</w:t>
      </w:r>
      <w:r w:rsidR="008952A7">
        <w:t>N contamination of the lower layers by the more enriched surface layers due to the action of the spade in field</w:t>
      </w:r>
      <w:r w:rsidR="007C45D1">
        <w:t xml:space="preserve"> could happen</w:t>
      </w:r>
      <w:r w:rsidR="007149C9">
        <w:t>; the squared shape also helped to calculate the soil density, as the portion disturbed by the spade</w:t>
      </w:r>
      <w:r w:rsidR="006C06C6">
        <w:t xml:space="preserve"> and the ext</w:t>
      </w:r>
      <w:r w:rsidR="007C3FD6">
        <w:t>raction was eliminated at this stage</w:t>
      </w:r>
      <w:r w:rsidR="008952A7">
        <w:t>. The core was then</w:t>
      </w:r>
      <w:r w:rsidR="007C45D1">
        <w:t xml:space="preserve"> weighed, separated into layers </w:t>
      </w:r>
      <w:r w:rsidR="008952A7">
        <w:t xml:space="preserve">and sieved through a 2mm mesh. </w:t>
      </w:r>
      <w:r w:rsidR="00875E3B">
        <w:t>Roots were separated at this stage, carefully washed and rinsed with DIW. Together with</w:t>
      </w:r>
      <w:r w:rsidR="008952A7">
        <w:t xml:space="preserve"> the</w:t>
      </w:r>
      <w:r w:rsidR="007C45D1">
        <w:t xml:space="preserve"> litter layer, the</w:t>
      </w:r>
      <w:r w:rsidR="008952A7">
        <w:t xml:space="preserve"> &gt;2mm fraction and the &lt;2</w:t>
      </w:r>
      <w:r w:rsidR="00875E3B">
        <w:t xml:space="preserve">mm fraction they were dried at 80 </w:t>
      </w:r>
      <w:r w:rsidR="00875E3B">
        <w:rPr>
          <w:rStyle w:val="st"/>
        </w:rPr>
        <w:t>°</w:t>
      </w:r>
      <w:r w:rsidR="00875E3B">
        <w:t xml:space="preserve">C until </w:t>
      </w:r>
      <w:r w:rsidR="008952A7">
        <w:t xml:space="preserve">the mass </w:t>
      </w:r>
      <w:r w:rsidR="00875E3B">
        <w:t>showed to be</w:t>
      </w:r>
      <w:r w:rsidR="008952A7">
        <w:t xml:space="preserve"> stable </w:t>
      </w:r>
      <w:r w:rsidR="00875E3B">
        <w:t xml:space="preserve">and reweighed. All </w:t>
      </w:r>
      <w:r w:rsidR="007C45D1">
        <w:t>samples</w:t>
      </w:r>
      <w:r w:rsidR="00875E3B">
        <w:t xml:space="preserve"> were milled in a stainless steel capsule on a Retsch MM400 ball mill (Retsch Ltd UK), until a fine powder was achieved, suitable for mass spectrometry. 5 gr (fresh soil) of each soil layer were </w:t>
      </w:r>
      <w:r w:rsidR="00BD1E36">
        <w:t>shaken</w:t>
      </w:r>
      <w:r w:rsidR="00875E3B">
        <w:t xml:space="preserve"> for 1 hour with 100 ml of 0.1M KCl</w:t>
      </w:r>
      <w:r w:rsidR="001D260E">
        <w:t>, let them settle for 30 minutes</w:t>
      </w:r>
      <w:r w:rsidR="00875E3B">
        <w:t xml:space="preserve"> and filtered through Whatman no.1 paper filter previously </w:t>
      </w:r>
      <w:r w:rsidR="001D260E">
        <w:t xml:space="preserve">rinsed with about 5 ml of solution. </w:t>
      </w:r>
      <w:r w:rsidR="006C06C6" w:rsidRPr="007C45D1">
        <w:rPr>
          <w:lang w:val="it-IT"/>
        </w:rPr>
        <w:t>The lab worked ended on the 31</w:t>
      </w:r>
      <w:r w:rsidR="006C06C6" w:rsidRPr="007C45D1">
        <w:rPr>
          <w:vertAlign w:val="superscript"/>
          <w:lang w:val="it-IT"/>
        </w:rPr>
        <w:t>st</w:t>
      </w:r>
      <w:r w:rsidR="006C06C6" w:rsidRPr="007C45D1">
        <w:rPr>
          <w:lang w:val="it-IT"/>
        </w:rPr>
        <w:t xml:space="preserve"> of July, 15 days a</w:t>
      </w:r>
      <w:r w:rsidR="007C45D1">
        <w:rPr>
          <w:lang w:val="it-IT"/>
        </w:rPr>
        <w:t xml:space="preserve">fter the collection. </w:t>
      </w:r>
      <w:r w:rsidR="007C45D1" w:rsidRPr="001261E6">
        <w:rPr>
          <w:i/>
        </w:rPr>
        <w:t>This could have caused partial fermentations and bacterial activity in the soil, due to the relatively high soil moisture even in the last cores that were processed.</w:t>
      </w:r>
      <w:r w:rsidR="006C06C6" w:rsidRPr="001261E6">
        <w:rPr>
          <w:i/>
        </w:rPr>
        <w:t xml:space="preserve"> </w:t>
      </w:r>
    </w:p>
    <w:p w:rsidR="001D260E" w:rsidRDefault="006C06C6" w:rsidP="00875E3B">
      <w:r>
        <w:lastRenderedPageBreak/>
        <w:t xml:space="preserve">The second collection was carried out on the </w:t>
      </w:r>
      <w:r w:rsidR="005C51F4">
        <w:t>5</w:t>
      </w:r>
      <w:r w:rsidR="005C51F4" w:rsidRPr="005C51F4">
        <w:rPr>
          <w:vertAlign w:val="superscript"/>
        </w:rPr>
        <w:t>th</w:t>
      </w:r>
      <w:r w:rsidR="005C51F4">
        <w:t xml:space="preserve"> of July 2007. The weather conditions the driest of the past 3 years, with most of the soil cores being ready for sieving. </w:t>
      </w:r>
      <w:r w:rsidR="007C45D1">
        <w:t xml:space="preserve">The decision to take only a partial sample for each soil core layers and roots let the samples to be processed in less than one week. </w:t>
      </w:r>
      <w:r w:rsidR="001261E6">
        <w:t xml:space="preserve">In </w:t>
      </w:r>
      <w:r w:rsidR="007C3FD6">
        <w:t xml:space="preserve">order to be able to cross the information from the first </w:t>
      </w:r>
      <w:r w:rsidR="001261E6">
        <w:t xml:space="preserve">collection with the information coming from the gas flux chambers (see paragraph 2.2.5), installed at a side of plots T10 and C11, 6 soil cores – two per each surface type- were samples from each of the following plots: T10, T11, T11T12 and C11. 6 control soil cores were sampled from the T and C sub-basins, 12 in total, evenly distributed among the soil surface different features. Only samples from T10, T11, C11 and all the control cores from the T sub-basin were processed. </w:t>
      </w:r>
    </w:p>
    <w:p w:rsidR="00242551" w:rsidRDefault="00242551" w:rsidP="00242551">
      <w:pPr>
        <w:pStyle w:val="Heading3"/>
      </w:pPr>
      <w:r>
        <w:t>Gas flux chambers and N</w:t>
      </w:r>
      <w:r w:rsidRPr="00242551">
        <w:rPr>
          <w:vertAlign w:val="subscript"/>
        </w:rPr>
        <w:t>2</w:t>
      </w:r>
      <w:r>
        <w:t>O fluxes</w:t>
      </w:r>
    </w:p>
    <w:p w:rsidR="00242551" w:rsidRDefault="00242551" w:rsidP="00242551">
      <w:r>
        <w:t xml:space="preserve">18 </w:t>
      </w:r>
      <w:r w:rsidR="00064120">
        <w:t>closed chambers were installed in Griffin</w:t>
      </w:r>
      <w:r w:rsidR="000D45CF">
        <w:t xml:space="preserve"> under the supervision of the Forest Research</w:t>
      </w:r>
      <w:r w:rsidR="00064120">
        <w:t xml:space="preserve">, 9 per each plot, 3 replicates per each surface type (ridge, furrow, undisturbed soil). Gas sample from the air-tight samples were taken from October 2013 to November 2016 monthly, except in the winter months where snow cover or ice in the air tubes and in the water frames made the sampling unfeasible. </w:t>
      </w:r>
      <w:r w:rsidR="000D45CF">
        <w:t xml:space="preserve">The technique follows </w:t>
      </w:r>
      <w:r w:rsidR="000D45CF">
        <w:fldChar w:fldCharType="begin"/>
      </w:r>
      <w:r w:rsidR="000D45CF">
        <w:instrText xml:space="preserve"> ADDIN EN.CITE &lt;EndNote&gt;&lt;Cite AuthorYear="1"&gt;&lt;Author&gt;Ryden&lt;/Author&gt;&lt;Year&gt;1983&lt;/Year&gt;&lt;RecNum&gt;42&lt;/RecNum&gt;&lt;DisplayText&gt;Ryden and Rolston (1983)&lt;/DisplayText&gt;&lt;record&gt;&lt;rec-number&gt;42&lt;/rec-number&gt;&lt;foreign-keys&gt;&lt;key app="EN" db-id="arwpz50tppf20qes0adx5aztet0w9xtartsd" timestamp="1433447667"&gt;42&lt;/key&gt;&lt;/foreign-keys&gt;&lt;ref-type name="Book Section"&gt;5&lt;/ref-type&gt;&lt;contributors&gt;&lt;authors&gt;&lt;author&gt;Ryden, J. C.&lt;/author&gt;&lt;author&gt;Rolston, D. E.&lt;/author&gt;&lt;/authors&gt;&lt;secondary-authors&gt;&lt;author&gt;Freney, J. R.&lt;/author&gt;&lt;author&gt;Simpson, J. R.&lt;/author&gt;&lt;/secondary-authors&gt;&lt;/contributors&gt;&lt;titles&gt;&lt;title&gt;The measurement of denitrification&lt;/title&gt;&lt;secondary-title&gt;Gaseous Loss of Nitrogen from Plant-Soil Systems&lt;/secondary-title&gt;&lt;tertiary-title&gt;Developments in Plant and Soil Sciences&lt;/tertiary-title&gt;&lt;/titles&gt;&lt;pages&gt;91-132&lt;/pages&gt;&lt;volume&gt;9&lt;/volume&gt;&lt;section&gt;4&lt;/section&gt;&lt;dates&gt;&lt;year&gt;1983&lt;/year&gt;&lt;pub-dates&gt;&lt;date&gt;1983/01/01&lt;/date&gt;&lt;/pub-dates&gt;&lt;/dates&gt;&lt;publisher&gt;Springer Netherlands&lt;/publisher&gt;&lt;isbn&gt;978-90-481-8276-3&lt;/isbn&gt;&lt;urls&gt;&lt;related-urls&gt;&lt;url&gt;http://dx.doi.org/10.1007/978-94-017-1662-8_4&lt;/url&gt;&lt;/related-urls&gt;&lt;/urls&gt;&lt;electronic-resource-num&gt;10.1007/978-94-017-1662-8_4&lt;/electronic-resource-num&gt;&lt;language&gt;English&lt;/language&gt;&lt;/record&gt;&lt;/Cite&gt;&lt;/EndNote&gt;</w:instrText>
      </w:r>
      <w:r w:rsidR="000D45CF">
        <w:fldChar w:fldCharType="separate"/>
      </w:r>
      <w:r w:rsidR="000D45CF">
        <w:rPr>
          <w:noProof/>
        </w:rPr>
        <w:t>Ryden and Rolston (1983)</w:t>
      </w:r>
      <w:r w:rsidR="000D45CF">
        <w:fldChar w:fldCharType="end"/>
      </w:r>
      <w:r w:rsidR="000D45CF">
        <w:t>. Before the start of each sampling air temperature, soil temperature and soil moisture were annotated. 4 sets of two replicates were taken from each chamber every 20 minutes from minute 0 to minute 60 after the sealing. The vials were put into a cool box and sent to the Forest Research</w:t>
      </w:r>
      <w:r w:rsidR="000906BA">
        <w:t xml:space="preserve"> (Alice Holt Lodge, Surrey, UK)</w:t>
      </w:r>
      <w:r w:rsidR="000D45CF">
        <w:t xml:space="preserve"> for the analysis</w:t>
      </w:r>
      <w:r w:rsidR="007C6B5F">
        <w:t>. From (dates) soil cores were also taken in proximity to the chambers, then KCl extraction was carried out. The obtained samples were analysed at the University of Edinburgh through colorimetric analysis and NH</w:t>
      </w:r>
      <w:r w:rsidR="007C6B5F" w:rsidRPr="007C6B5F">
        <w:rPr>
          <w:vertAlign w:val="subscript"/>
        </w:rPr>
        <w:t>4</w:t>
      </w:r>
      <w:r w:rsidR="007C6B5F" w:rsidRPr="007C6B5F">
        <w:rPr>
          <w:vertAlign w:val="superscript"/>
        </w:rPr>
        <w:t>+</w:t>
      </w:r>
      <w:r w:rsidR="007C6B5F">
        <w:t xml:space="preserve"> and NO</w:t>
      </w:r>
      <w:r w:rsidR="007C6B5F" w:rsidRPr="007C6B5F">
        <w:rPr>
          <w:vertAlign w:val="subscript"/>
        </w:rPr>
        <w:t>3</w:t>
      </w:r>
      <w:r w:rsidR="007C6B5F" w:rsidRPr="007C6B5F">
        <w:rPr>
          <w:vertAlign w:val="superscript"/>
        </w:rPr>
        <w:t>-</w:t>
      </w:r>
      <w:r w:rsidR="007C6B5F">
        <w:t xml:space="preserve"> concentrations were measured.</w:t>
      </w:r>
    </w:p>
    <w:p w:rsidR="003A5FB5" w:rsidRDefault="003A5FB5" w:rsidP="003A5FB5">
      <w:pPr>
        <w:pStyle w:val="Heading3"/>
      </w:pPr>
      <w:r>
        <w:t>Data Analysis</w:t>
      </w:r>
    </w:p>
    <w:p w:rsidR="00022CDE" w:rsidRPr="003A5FB5" w:rsidRDefault="003A5FB5" w:rsidP="00022CDE">
      <w:r>
        <w:t xml:space="preserve">Data analysis was carried out using R </w:t>
      </w:r>
      <w:r w:rsidR="00D86106">
        <w:t xml:space="preserve">and several packages under the RStudio™ development environment. The fieldwork and lab results were copied and saved into </w:t>
      </w:r>
      <w:r w:rsidR="003740C3">
        <w:t xml:space="preserve">separated monthly Windows </w:t>
      </w:r>
      <w:r w:rsidR="00D86106">
        <w:t xml:space="preserve">Excel datasheets, imported and saved into a RSQL database </w:t>
      </w:r>
      <w:r w:rsidR="00022CDE">
        <w:t>after</w:t>
      </w:r>
      <w:r w:rsidR="00D86106">
        <w:t xml:space="preserve"> some basic calculations were done: turning water depth in the barrels into water volumes</w:t>
      </w:r>
      <w:r w:rsidR="000906BA">
        <w:t xml:space="preserve"> (TF and SF) and TF depth (mm)</w:t>
      </w:r>
      <w:r w:rsidR="00D86106">
        <w:t xml:space="preserve">, rainfall samples (as weight) into precipitation (mm), subtracting the mean values of blanks to the N concentration results. </w:t>
      </w:r>
      <w:r w:rsidR="00022CDE">
        <w:t xml:space="preserve">All the data </w:t>
      </w:r>
      <w:r w:rsidR="003740C3">
        <w:t>hav</w:t>
      </w:r>
      <w:r w:rsidR="00022CDE">
        <w:t>e been analysed for outliers</w:t>
      </w:r>
      <w:r w:rsidR="000906BA">
        <w:t xml:space="preserve"> (through the Tuckey’s method ranged above and below the 1,5*IQR</w:t>
      </w:r>
      <w:r w:rsidR="00022CDE">
        <w:t>,</w:t>
      </w:r>
      <w:r w:rsidR="003740C3">
        <w:t xml:space="preserve"> </w:t>
      </w:r>
      <w:r w:rsidR="00022CDE">
        <w:t xml:space="preserve">where necessary predicted through regression or interpolation (1 case out of 60 months collection) and saved into a second RSQL database into a daily value. All the results as tables, plots and statistics were created in R importing data from the RSQL database, unless stated differently. </w:t>
      </w:r>
    </w:p>
    <w:p w:rsidR="00D86106" w:rsidRDefault="00D86106" w:rsidP="003A5FB5">
      <w:pPr>
        <w:rPr>
          <w:i/>
        </w:rPr>
      </w:pPr>
      <w:r>
        <w:t>For the 15N labelled experiments the fieldwork and lab results were saved into Microsoft .csv files, then imported and analysed in RStudio™.</w:t>
      </w:r>
      <w:r w:rsidR="007149C9">
        <w:t xml:space="preserve"> </w:t>
      </w:r>
      <w:r w:rsidR="007149C9" w:rsidRPr="007149C9">
        <w:rPr>
          <w:i/>
        </w:rPr>
        <w:t>(further explanation on soil data to be added)</w:t>
      </w:r>
    </w:p>
    <w:p w:rsidR="00DD448C" w:rsidRPr="00DD448C" w:rsidRDefault="00DD448C" w:rsidP="00A62E84">
      <w:pPr>
        <w:rPr>
          <w:rStyle w:val="SubtleReference"/>
        </w:rPr>
      </w:pPr>
      <w:r w:rsidRPr="00DD448C">
        <w:rPr>
          <w:rStyle w:val="SubtleReference"/>
        </w:rPr>
        <w:lastRenderedPageBreak/>
        <w:t>References</w:t>
      </w:r>
    </w:p>
    <w:p w:rsidR="00AE5AAC" w:rsidRPr="00AE5AAC" w:rsidRDefault="00DD448C" w:rsidP="00AE5AAC">
      <w:pPr>
        <w:pStyle w:val="EndNoteBibliography"/>
        <w:spacing w:after="0"/>
        <w:ind w:left="720" w:hanging="720"/>
      </w:pPr>
      <w:r>
        <w:fldChar w:fldCharType="begin"/>
      </w:r>
      <w:r>
        <w:instrText xml:space="preserve"> ADDIN EN.REFLIST </w:instrText>
      </w:r>
      <w:r>
        <w:fldChar w:fldCharType="separate"/>
      </w:r>
      <w:r w:rsidR="00AE5AAC" w:rsidRPr="00AE5AAC">
        <w:t>1.</w:t>
      </w:r>
      <w:r w:rsidR="00AE5AAC" w:rsidRPr="00AE5AAC">
        <w:tab/>
        <w:t xml:space="preserve">Craig, G.Y. 1925 </w:t>
      </w:r>
      <w:r w:rsidR="00AE5AAC" w:rsidRPr="00AE5AAC">
        <w:rPr>
          <w:i/>
        </w:rPr>
        <w:t>Geology of Scotland</w:t>
      </w:r>
      <w:r w:rsidR="00AE5AAC" w:rsidRPr="00AE5AAC">
        <w:t>. 2nd edn. Edinburgh: Scottish Academics.</w:t>
      </w:r>
    </w:p>
    <w:p w:rsidR="00AE5AAC" w:rsidRPr="00AE5AAC" w:rsidRDefault="00AE5AAC" w:rsidP="00AE5AAC">
      <w:pPr>
        <w:pStyle w:val="EndNoteBibliography"/>
        <w:spacing w:after="0"/>
        <w:ind w:left="720" w:hanging="720"/>
      </w:pPr>
      <w:r w:rsidRPr="00AE5AAC">
        <w:t>2.</w:t>
      </w:r>
      <w:r w:rsidRPr="00AE5AAC">
        <w:tab/>
        <w:t xml:space="preserve">Clement, R.J., Jarvis, P.G. and Moncrieff, J.B. 2012 Carbon dioxide exchange of a Sitka spruce plantation in Scotland over five years. </w:t>
      </w:r>
      <w:r w:rsidRPr="00AE5AAC">
        <w:rPr>
          <w:i/>
        </w:rPr>
        <w:t>Agric. For. Meteorol.</w:t>
      </w:r>
      <w:r w:rsidRPr="00AE5AAC">
        <w:t xml:space="preserve">, </w:t>
      </w:r>
      <w:r w:rsidRPr="00AE5AAC">
        <w:rPr>
          <w:b/>
        </w:rPr>
        <w:t>153</w:t>
      </w:r>
      <w:r w:rsidRPr="00AE5AAC">
        <w:t>, 106-123.</w:t>
      </w:r>
    </w:p>
    <w:p w:rsidR="00AE5AAC" w:rsidRPr="00AE5AAC" w:rsidRDefault="00AE5AAC" w:rsidP="00AE5AAC">
      <w:pPr>
        <w:pStyle w:val="EndNoteBibliography"/>
        <w:spacing w:after="0"/>
        <w:ind w:left="720" w:hanging="720"/>
      </w:pPr>
      <w:r w:rsidRPr="00AE5AAC">
        <w:t>3.</w:t>
      </w:r>
      <w:r w:rsidRPr="00AE5AAC">
        <w:tab/>
        <w:t xml:space="preserve">Oosthoek, K.J. 2013 </w:t>
      </w:r>
      <w:r w:rsidRPr="00AE5AAC">
        <w:rPr>
          <w:i/>
        </w:rPr>
        <w:t>Conquering the Highlands : a history of the afforestation of the Scottish uplands</w:t>
      </w:r>
      <w:r w:rsidRPr="00AE5AAC">
        <w:t>. Australian National University E Press.</w:t>
      </w:r>
    </w:p>
    <w:p w:rsidR="00AE5AAC" w:rsidRPr="00AE5AAC" w:rsidRDefault="00AE5AAC" w:rsidP="00AE5AAC">
      <w:pPr>
        <w:pStyle w:val="EndNoteBibliography"/>
        <w:spacing w:after="0"/>
        <w:ind w:left="720" w:hanging="720"/>
      </w:pPr>
      <w:r w:rsidRPr="00AE5AAC">
        <w:t>4.</w:t>
      </w:r>
      <w:r w:rsidRPr="00AE5AAC">
        <w:tab/>
        <w:t>Smout, T.C. 1997 Scottish Woodland History. 1st Ed., Scottish Cultural Press - Edinburgh, pp. 206.</w:t>
      </w:r>
    </w:p>
    <w:p w:rsidR="00AE5AAC" w:rsidRPr="00AE5AAC" w:rsidRDefault="00AE5AAC" w:rsidP="00AE5AAC">
      <w:pPr>
        <w:pStyle w:val="EndNoteBibliography"/>
        <w:spacing w:after="0"/>
        <w:ind w:left="720" w:hanging="720"/>
      </w:pPr>
      <w:r w:rsidRPr="00AE5AAC">
        <w:t>5.</w:t>
      </w:r>
      <w:r w:rsidRPr="00AE5AAC">
        <w:tab/>
        <w:t xml:space="preserve">Forestry Commission. 2017 Forestry statistics and Forestry in facts and figures. </w:t>
      </w:r>
      <w:hyperlink r:id="rId16" w:history="1">
        <w:r w:rsidRPr="00AE5AAC">
          <w:rPr>
            <w:rStyle w:val="Hyperlink"/>
          </w:rPr>
          <w:t>https://www.forestry.gov.uk/forestry/infd-7aqdgc</w:t>
        </w:r>
      </w:hyperlink>
      <w:r w:rsidRPr="00AE5AAC">
        <w:t xml:space="preserve"> (6 October, 2017).</w:t>
      </w:r>
    </w:p>
    <w:p w:rsidR="00AE5AAC" w:rsidRPr="00AE5AAC" w:rsidRDefault="00AE5AAC" w:rsidP="00AE5AAC">
      <w:pPr>
        <w:pStyle w:val="EndNoteBibliography"/>
        <w:spacing w:after="0"/>
        <w:ind w:left="720" w:hanging="720"/>
      </w:pPr>
      <w:r w:rsidRPr="00AE5AAC">
        <w:t>6.</w:t>
      </w:r>
      <w:r w:rsidRPr="00AE5AAC">
        <w:tab/>
        <w:t xml:space="preserve">Tompkins, S. 1989 </w:t>
      </w:r>
      <w:r w:rsidRPr="00AE5AAC">
        <w:rPr>
          <w:i/>
        </w:rPr>
        <w:t>Forestry in crisis: the battle for the hills</w:t>
      </w:r>
      <w:r w:rsidRPr="00AE5AAC">
        <w:t>. Christopher Helm, 192 p.</w:t>
      </w:r>
    </w:p>
    <w:p w:rsidR="00AE5AAC" w:rsidRPr="00AE5AAC" w:rsidRDefault="00AE5AAC" w:rsidP="00AE5AAC">
      <w:pPr>
        <w:pStyle w:val="EndNoteBibliography"/>
        <w:spacing w:after="0"/>
        <w:ind w:left="720" w:hanging="720"/>
      </w:pPr>
      <w:r w:rsidRPr="00AE5AAC">
        <w:t>7.</w:t>
      </w:r>
      <w:r w:rsidRPr="00AE5AAC">
        <w:tab/>
        <w:t>Forestry Commission. 2011 National Forest Inventory Woodland Area Statistics: Scotland (11/10/2017).</w:t>
      </w:r>
    </w:p>
    <w:p w:rsidR="00AE5AAC" w:rsidRPr="00AE5AAC" w:rsidRDefault="00AE5AAC" w:rsidP="00AE5AAC">
      <w:pPr>
        <w:pStyle w:val="EndNoteBibliography"/>
        <w:spacing w:after="0"/>
        <w:ind w:left="720" w:hanging="720"/>
      </w:pPr>
      <w:r w:rsidRPr="00AE5AAC">
        <w:t>8.</w:t>
      </w:r>
      <w:r w:rsidRPr="00AE5AAC">
        <w:tab/>
        <w:t xml:space="preserve">Heal, K.V., Stidson, R.T., Dickey, C.A., Cape, J.N. and Heal, M.R. 2004 New data for water losses from mature Sitka spruce plantations in temperate upland catchments. </w:t>
      </w:r>
      <w:r w:rsidRPr="00AE5AAC">
        <w:rPr>
          <w:i/>
        </w:rPr>
        <w:t>Hydrolog Sci J</w:t>
      </w:r>
      <w:r w:rsidRPr="00AE5AAC">
        <w:t xml:space="preserve">, </w:t>
      </w:r>
      <w:r w:rsidRPr="00AE5AAC">
        <w:rPr>
          <w:b/>
        </w:rPr>
        <w:t>49</w:t>
      </w:r>
      <w:r w:rsidRPr="00AE5AAC">
        <w:t xml:space="preserve"> (3), 477-493.</w:t>
      </w:r>
    </w:p>
    <w:p w:rsidR="00AE5AAC" w:rsidRPr="00AE5AAC" w:rsidRDefault="00AE5AAC" w:rsidP="00AE5AAC">
      <w:pPr>
        <w:pStyle w:val="EndNoteBibliography"/>
        <w:spacing w:after="0"/>
        <w:ind w:left="720" w:hanging="720"/>
      </w:pPr>
      <w:r w:rsidRPr="00AE5AAC">
        <w:t>9.</w:t>
      </w:r>
      <w:r w:rsidRPr="00AE5AAC">
        <w:tab/>
        <w:t xml:space="preserve">British Standard. 1981 Methods of measurement of liquid flow in open channels. . In </w:t>
      </w:r>
      <w:r w:rsidRPr="00AE5AAC">
        <w:rPr>
          <w:i/>
        </w:rPr>
        <w:t xml:space="preserve">Method using thin-plate weirs </w:t>
      </w:r>
      <w:r w:rsidRPr="00AE5AAC">
        <w:t>pp. 39.</w:t>
      </w:r>
    </w:p>
    <w:p w:rsidR="00AE5AAC" w:rsidRPr="00AE5AAC" w:rsidRDefault="00AE5AAC" w:rsidP="00AE5AAC">
      <w:pPr>
        <w:pStyle w:val="EndNoteBibliography"/>
        <w:spacing w:after="0"/>
        <w:ind w:left="720" w:hanging="720"/>
      </w:pPr>
      <w:r w:rsidRPr="00AE5AAC">
        <w:t>10.</w:t>
      </w:r>
      <w:r w:rsidRPr="00AE5AAC">
        <w:tab/>
        <w:t xml:space="preserve">Sebilo, M., Mayer, B., Grably, M., Billiou, D. and Mariotti, A. 2004 The Use of the 'Ammonium Diffusion' Method for </w:t>
      </w:r>
      <w:r w:rsidR="006F2A32">
        <w:t>δ</w:t>
      </w:r>
      <w:r w:rsidR="006F2A32" w:rsidRPr="006F2A32">
        <w:rPr>
          <w:vertAlign w:val="superscript"/>
        </w:rPr>
        <w:t>15</w:t>
      </w:r>
      <w:r w:rsidR="006F2A32">
        <w:t>N-NH</w:t>
      </w:r>
      <w:r w:rsidR="006F2A32" w:rsidRPr="006F2A32">
        <w:rPr>
          <w:vertAlign w:val="subscript"/>
        </w:rPr>
        <w:t>4</w:t>
      </w:r>
      <w:r w:rsidR="006F2A32" w:rsidRPr="006F2A32">
        <w:rPr>
          <w:vertAlign w:val="superscript"/>
        </w:rPr>
        <w:t>+</w:t>
      </w:r>
      <w:r w:rsidRPr="00AE5AAC">
        <w:t xml:space="preserve"> and </w:t>
      </w:r>
      <w:r w:rsidR="006F2A32">
        <w:t>δ</w:t>
      </w:r>
      <w:r w:rsidR="006F2A32" w:rsidRPr="006F2A32">
        <w:rPr>
          <w:vertAlign w:val="superscript"/>
        </w:rPr>
        <w:t>15</w:t>
      </w:r>
      <w:r w:rsidR="006F2A32">
        <w:t>N-NO</w:t>
      </w:r>
      <w:r w:rsidR="006F2A32" w:rsidRPr="006F2A32">
        <w:rPr>
          <w:vertAlign w:val="subscript"/>
        </w:rPr>
        <w:t>3</w:t>
      </w:r>
      <w:r w:rsidR="006F2A32">
        <w:rPr>
          <w:vertAlign w:val="superscript"/>
        </w:rPr>
        <w:t>-</w:t>
      </w:r>
      <w:r w:rsidRPr="00AE5AAC">
        <w:t xml:space="preserve"> Measurements: Comparison with Other Techniques. </w:t>
      </w:r>
      <w:r w:rsidRPr="00AE5AAC">
        <w:rPr>
          <w:i/>
        </w:rPr>
        <w:t>Environ Chem</w:t>
      </w:r>
      <w:r w:rsidRPr="00AE5AAC">
        <w:t xml:space="preserve">, </w:t>
      </w:r>
      <w:r w:rsidRPr="00AE5AAC">
        <w:rPr>
          <w:b/>
        </w:rPr>
        <w:t>1</w:t>
      </w:r>
      <w:r w:rsidRPr="00AE5AAC">
        <w:t xml:space="preserve"> (2), 99-103.</w:t>
      </w:r>
    </w:p>
    <w:p w:rsidR="00AE5AAC" w:rsidRPr="00AE5AAC" w:rsidRDefault="00AE5AAC" w:rsidP="00AE5AAC">
      <w:pPr>
        <w:pStyle w:val="EndNoteBibliography"/>
        <w:spacing w:after="0"/>
        <w:ind w:left="720" w:hanging="720"/>
      </w:pPr>
      <w:r w:rsidRPr="00AE5AAC">
        <w:t>11.</w:t>
      </w:r>
      <w:r w:rsidRPr="00AE5AAC">
        <w:tab/>
        <w:t xml:space="preserve">Nair, R., Perks, M., Weatherall, A., Baggs, E. and Mencuccini, M. 2015 Does canopy nitrogen uptake enhance carbon sequestration by trees? </w:t>
      </w:r>
      <w:r w:rsidRPr="00AE5AAC">
        <w:rPr>
          <w:i/>
        </w:rPr>
        <w:t>Global Change Biology</w:t>
      </w:r>
      <w:r w:rsidRPr="00AE5AAC">
        <w:t>.</w:t>
      </w:r>
    </w:p>
    <w:p w:rsidR="00AE5AAC" w:rsidRPr="00AE5AAC" w:rsidRDefault="00AE5AAC" w:rsidP="00AE5AAC">
      <w:pPr>
        <w:pStyle w:val="EndNoteBibliography"/>
        <w:spacing w:after="0"/>
        <w:ind w:left="720" w:hanging="720"/>
      </w:pPr>
      <w:r w:rsidRPr="00AE5AAC">
        <w:t>12.</w:t>
      </w:r>
      <w:r w:rsidRPr="00AE5AAC">
        <w:tab/>
        <w:t>Conen, F., Zerva, A., Arrouays, D., Jolivet, C., Jarvis, P.G., Grace, J.</w:t>
      </w:r>
      <w:r w:rsidRPr="00AE5AAC">
        <w:rPr>
          <w:i/>
        </w:rPr>
        <w:t xml:space="preserve"> et al.</w:t>
      </w:r>
      <w:r w:rsidRPr="00AE5AAC">
        <w:t xml:space="preserve"> 2005 The carbon balance of forest soils: detectability of changes in soil carbon stocks in temperate and Boreal forests. </w:t>
      </w:r>
      <w:r w:rsidRPr="00AE5AAC">
        <w:rPr>
          <w:i/>
        </w:rPr>
        <w:t>SEB experimental biology series</w:t>
      </w:r>
      <w:r w:rsidRPr="00AE5AAC">
        <w:t>, 235-249.</w:t>
      </w:r>
    </w:p>
    <w:p w:rsidR="00AE5AAC" w:rsidRPr="00AE5AAC" w:rsidRDefault="00AE5AAC" w:rsidP="00AE5AAC">
      <w:pPr>
        <w:pStyle w:val="EndNoteBibliography"/>
        <w:spacing w:after="0"/>
        <w:ind w:left="720" w:hanging="720"/>
      </w:pPr>
      <w:r w:rsidRPr="00AE5AAC">
        <w:t>13.</w:t>
      </w:r>
      <w:r w:rsidRPr="00AE5AAC">
        <w:tab/>
        <w:t>Nair, R., Weatherall, A., Perks, M. and Mencucc</w:t>
      </w:r>
      <w:r w:rsidR="006F2A32">
        <w:t xml:space="preserve">ini, M. 2014 Stem injection of </w:t>
      </w:r>
      <w:r w:rsidRPr="006F2A32">
        <w:rPr>
          <w:vertAlign w:val="superscript"/>
        </w:rPr>
        <w:t>15</w:t>
      </w:r>
      <w:r w:rsidR="006F2A32">
        <w:t>N</w:t>
      </w:r>
      <w:bookmarkStart w:id="0" w:name="_GoBack"/>
      <w:bookmarkEnd w:id="0"/>
      <w:r w:rsidRPr="00AE5AAC">
        <w:t>-NH</w:t>
      </w:r>
      <w:r w:rsidRPr="006F2A32">
        <w:rPr>
          <w:vertAlign w:val="subscript"/>
        </w:rPr>
        <w:t>4</w:t>
      </w:r>
      <w:r w:rsidRPr="00AE5AAC">
        <w:t>NO</w:t>
      </w:r>
      <w:r w:rsidRPr="006F2A32">
        <w:rPr>
          <w:vertAlign w:val="subscript"/>
        </w:rPr>
        <w:t>3</w:t>
      </w:r>
      <w:r w:rsidRPr="00AE5AAC">
        <w:t xml:space="preserve"> into mature Sitka spruce (Picea sitchensis). </w:t>
      </w:r>
      <w:r w:rsidRPr="00AE5AAC">
        <w:rPr>
          <w:i/>
        </w:rPr>
        <w:t>Tree Physiol</w:t>
      </w:r>
      <w:r w:rsidRPr="00AE5AAC">
        <w:t xml:space="preserve">, </w:t>
      </w:r>
      <w:r w:rsidRPr="00AE5AAC">
        <w:rPr>
          <w:b/>
        </w:rPr>
        <w:t>34</w:t>
      </w:r>
      <w:r w:rsidRPr="00AE5AAC">
        <w:t xml:space="preserve"> (10), 1130-1140.</w:t>
      </w:r>
    </w:p>
    <w:p w:rsidR="00AE5AAC" w:rsidRPr="00AE5AAC" w:rsidRDefault="00AE5AAC" w:rsidP="00AE5AAC">
      <w:pPr>
        <w:pStyle w:val="EndNoteBibliography"/>
        <w:ind w:left="720" w:hanging="720"/>
      </w:pPr>
      <w:r w:rsidRPr="00AE5AAC">
        <w:t>14.</w:t>
      </w:r>
      <w:r w:rsidRPr="00AE5AAC">
        <w:tab/>
        <w:t xml:space="preserve">Ryden, J.C. and Rolston, D.E. 1983 The measurement of denitrification. In </w:t>
      </w:r>
      <w:r w:rsidRPr="00AE5AAC">
        <w:rPr>
          <w:i/>
        </w:rPr>
        <w:t xml:space="preserve">Gaseous Loss of Nitrogen from Plant-Soil Systems. </w:t>
      </w:r>
      <w:r w:rsidRPr="00AE5AAC">
        <w:t>J.R. Freney and J.R. Simpson (eds.), Springer Netherlands, pp. 91-132.</w:t>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C41FFF"/>
    <w:multiLevelType w:val="multilevel"/>
    <w:tmpl w:val="DB18D75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9A7029"/>
    <w:multiLevelType w:val="multilevel"/>
    <w:tmpl w:val="C0700F5C"/>
    <w:lvl w:ilvl="0">
      <w:start w:val="2"/>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2"/>
  </w:num>
  <w:num w:numId="3">
    <w:abstractNumId w:val="3"/>
  </w:num>
  <w:num w:numId="4">
    <w:abstractNumId w:val="0"/>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ore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42&lt;/item&gt;&lt;item&gt;50&lt;/item&gt;&lt;item&gt;59&lt;/item&gt;&lt;item&gt;60&lt;/item&gt;&lt;item&gt;61&lt;/item&gt;&lt;item&gt;62&lt;/item&gt;&lt;item&gt;63&lt;/item&gt;&lt;item&gt;64&lt;/item&gt;&lt;item&gt;65&lt;/item&gt;&lt;item&gt;66&lt;/item&gt;&lt;item&gt;67&lt;/item&gt;&lt;item&gt;68&lt;/item&gt;&lt;item&gt;69&lt;/item&gt;&lt;/record-ids&gt;&lt;/item&gt;&lt;/Libraries&gt;"/>
  </w:docVars>
  <w:rsids>
    <w:rsidRoot w:val="008C56C9"/>
    <w:rsid w:val="000075E5"/>
    <w:rsid w:val="0000793C"/>
    <w:rsid w:val="000100CC"/>
    <w:rsid w:val="00022CDE"/>
    <w:rsid w:val="000230FD"/>
    <w:rsid w:val="00026A75"/>
    <w:rsid w:val="00054781"/>
    <w:rsid w:val="00064120"/>
    <w:rsid w:val="000854C9"/>
    <w:rsid w:val="000906BA"/>
    <w:rsid w:val="000B5AA6"/>
    <w:rsid w:val="000D45CF"/>
    <w:rsid w:val="001107E3"/>
    <w:rsid w:val="001261E6"/>
    <w:rsid w:val="00144F8C"/>
    <w:rsid w:val="00153DA4"/>
    <w:rsid w:val="001546DB"/>
    <w:rsid w:val="00160C15"/>
    <w:rsid w:val="00172429"/>
    <w:rsid w:val="00193333"/>
    <w:rsid w:val="001B0A09"/>
    <w:rsid w:val="001C3DFD"/>
    <w:rsid w:val="001C4550"/>
    <w:rsid w:val="001C6020"/>
    <w:rsid w:val="001D260E"/>
    <w:rsid w:val="001D6D4D"/>
    <w:rsid w:val="001E44E2"/>
    <w:rsid w:val="002237CF"/>
    <w:rsid w:val="0024096E"/>
    <w:rsid w:val="00242551"/>
    <w:rsid w:val="00243FD2"/>
    <w:rsid w:val="002511A7"/>
    <w:rsid w:val="0025121D"/>
    <w:rsid w:val="00252B03"/>
    <w:rsid w:val="00255EC1"/>
    <w:rsid w:val="00271F5E"/>
    <w:rsid w:val="002726B2"/>
    <w:rsid w:val="00284F94"/>
    <w:rsid w:val="00293830"/>
    <w:rsid w:val="00294A19"/>
    <w:rsid w:val="002C340F"/>
    <w:rsid w:val="002C4EB5"/>
    <w:rsid w:val="002E0C64"/>
    <w:rsid w:val="002E1B72"/>
    <w:rsid w:val="002E7F33"/>
    <w:rsid w:val="002F1F37"/>
    <w:rsid w:val="002F60B4"/>
    <w:rsid w:val="003228CF"/>
    <w:rsid w:val="003647BC"/>
    <w:rsid w:val="003740C3"/>
    <w:rsid w:val="0038674A"/>
    <w:rsid w:val="00392734"/>
    <w:rsid w:val="00396C27"/>
    <w:rsid w:val="003A44AD"/>
    <w:rsid w:val="003A5FB5"/>
    <w:rsid w:val="003B3273"/>
    <w:rsid w:val="003B7A47"/>
    <w:rsid w:val="003D5ACD"/>
    <w:rsid w:val="003E36AD"/>
    <w:rsid w:val="003F2B4E"/>
    <w:rsid w:val="003F4D1D"/>
    <w:rsid w:val="00415D6F"/>
    <w:rsid w:val="00427A70"/>
    <w:rsid w:val="00427FB4"/>
    <w:rsid w:val="00432A27"/>
    <w:rsid w:val="00434B79"/>
    <w:rsid w:val="0046581D"/>
    <w:rsid w:val="00467DB6"/>
    <w:rsid w:val="00485803"/>
    <w:rsid w:val="004B591E"/>
    <w:rsid w:val="004C4939"/>
    <w:rsid w:val="004E44B6"/>
    <w:rsid w:val="004F1423"/>
    <w:rsid w:val="004F1B4F"/>
    <w:rsid w:val="005003FE"/>
    <w:rsid w:val="00501E35"/>
    <w:rsid w:val="00507F2B"/>
    <w:rsid w:val="00512C95"/>
    <w:rsid w:val="00545606"/>
    <w:rsid w:val="005501F6"/>
    <w:rsid w:val="00571BFC"/>
    <w:rsid w:val="005776D4"/>
    <w:rsid w:val="00580A96"/>
    <w:rsid w:val="00582910"/>
    <w:rsid w:val="00590BD1"/>
    <w:rsid w:val="00591D80"/>
    <w:rsid w:val="005B4F82"/>
    <w:rsid w:val="005C233F"/>
    <w:rsid w:val="005C51F4"/>
    <w:rsid w:val="005F0C19"/>
    <w:rsid w:val="00606270"/>
    <w:rsid w:val="00631C78"/>
    <w:rsid w:val="006353F5"/>
    <w:rsid w:val="006526B6"/>
    <w:rsid w:val="00670BD0"/>
    <w:rsid w:val="006768D8"/>
    <w:rsid w:val="00697C16"/>
    <w:rsid w:val="006C06C6"/>
    <w:rsid w:val="006C3528"/>
    <w:rsid w:val="006E426F"/>
    <w:rsid w:val="006F2A32"/>
    <w:rsid w:val="007149C9"/>
    <w:rsid w:val="00760C53"/>
    <w:rsid w:val="00764474"/>
    <w:rsid w:val="00774E62"/>
    <w:rsid w:val="00776D6C"/>
    <w:rsid w:val="0077775C"/>
    <w:rsid w:val="007A09AA"/>
    <w:rsid w:val="007C3FD6"/>
    <w:rsid w:val="007C45D1"/>
    <w:rsid w:val="007C6B5F"/>
    <w:rsid w:val="007C6DF9"/>
    <w:rsid w:val="007D502C"/>
    <w:rsid w:val="0080662A"/>
    <w:rsid w:val="00814903"/>
    <w:rsid w:val="00832AE4"/>
    <w:rsid w:val="00842E2E"/>
    <w:rsid w:val="00846760"/>
    <w:rsid w:val="008519F8"/>
    <w:rsid w:val="00857C2B"/>
    <w:rsid w:val="00857C3B"/>
    <w:rsid w:val="00875E3B"/>
    <w:rsid w:val="008805CB"/>
    <w:rsid w:val="00883358"/>
    <w:rsid w:val="00891EBF"/>
    <w:rsid w:val="008952A7"/>
    <w:rsid w:val="008A517C"/>
    <w:rsid w:val="008B31AF"/>
    <w:rsid w:val="008B61DD"/>
    <w:rsid w:val="008C1DED"/>
    <w:rsid w:val="008C56C9"/>
    <w:rsid w:val="008D546C"/>
    <w:rsid w:val="00910727"/>
    <w:rsid w:val="0091302D"/>
    <w:rsid w:val="00922576"/>
    <w:rsid w:val="00923027"/>
    <w:rsid w:val="00923AE9"/>
    <w:rsid w:val="00927BC9"/>
    <w:rsid w:val="00947A42"/>
    <w:rsid w:val="00974290"/>
    <w:rsid w:val="00976429"/>
    <w:rsid w:val="009A516F"/>
    <w:rsid w:val="009B0FBB"/>
    <w:rsid w:val="009C2BC4"/>
    <w:rsid w:val="009F29B6"/>
    <w:rsid w:val="00A0208A"/>
    <w:rsid w:val="00A30695"/>
    <w:rsid w:val="00A46AC8"/>
    <w:rsid w:val="00A60D4D"/>
    <w:rsid w:val="00A62E84"/>
    <w:rsid w:val="00A65E38"/>
    <w:rsid w:val="00A72AA3"/>
    <w:rsid w:val="00A72F89"/>
    <w:rsid w:val="00A74868"/>
    <w:rsid w:val="00A77084"/>
    <w:rsid w:val="00AA0B14"/>
    <w:rsid w:val="00AA64A0"/>
    <w:rsid w:val="00AC39F1"/>
    <w:rsid w:val="00AE5AAC"/>
    <w:rsid w:val="00AF4434"/>
    <w:rsid w:val="00B05A33"/>
    <w:rsid w:val="00B14AA4"/>
    <w:rsid w:val="00B37E62"/>
    <w:rsid w:val="00B53AFE"/>
    <w:rsid w:val="00B61816"/>
    <w:rsid w:val="00B6610D"/>
    <w:rsid w:val="00B82882"/>
    <w:rsid w:val="00B8600B"/>
    <w:rsid w:val="00B94561"/>
    <w:rsid w:val="00BA14EC"/>
    <w:rsid w:val="00BA3C0D"/>
    <w:rsid w:val="00BA5CA0"/>
    <w:rsid w:val="00BB1665"/>
    <w:rsid w:val="00BD1E36"/>
    <w:rsid w:val="00BD7A93"/>
    <w:rsid w:val="00BE6112"/>
    <w:rsid w:val="00C057EB"/>
    <w:rsid w:val="00C07817"/>
    <w:rsid w:val="00C111FB"/>
    <w:rsid w:val="00C33294"/>
    <w:rsid w:val="00C33396"/>
    <w:rsid w:val="00C930D2"/>
    <w:rsid w:val="00CA0282"/>
    <w:rsid w:val="00CC10BD"/>
    <w:rsid w:val="00CE504D"/>
    <w:rsid w:val="00CE739D"/>
    <w:rsid w:val="00CF3248"/>
    <w:rsid w:val="00D26561"/>
    <w:rsid w:val="00D31FF5"/>
    <w:rsid w:val="00D65E42"/>
    <w:rsid w:val="00D71FE6"/>
    <w:rsid w:val="00D86106"/>
    <w:rsid w:val="00D86C28"/>
    <w:rsid w:val="00D967DD"/>
    <w:rsid w:val="00DA0F39"/>
    <w:rsid w:val="00DA1AE9"/>
    <w:rsid w:val="00DA219E"/>
    <w:rsid w:val="00DB711E"/>
    <w:rsid w:val="00DB76C3"/>
    <w:rsid w:val="00DC2BA2"/>
    <w:rsid w:val="00DD448C"/>
    <w:rsid w:val="00E03E7E"/>
    <w:rsid w:val="00E323E2"/>
    <w:rsid w:val="00E361C9"/>
    <w:rsid w:val="00E36A80"/>
    <w:rsid w:val="00E47992"/>
    <w:rsid w:val="00E501C4"/>
    <w:rsid w:val="00E5078B"/>
    <w:rsid w:val="00E5392B"/>
    <w:rsid w:val="00E800C8"/>
    <w:rsid w:val="00E95C7E"/>
    <w:rsid w:val="00EA5EE5"/>
    <w:rsid w:val="00EB27EC"/>
    <w:rsid w:val="00EB5A42"/>
    <w:rsid w:val="00EC1CFC"/>
    <w:rsid w:val="00EF3F70"/>
    <w:rsid w:val="00EF6A78"/>
    <w:rsid w:val="00F11A6A"/>
    <w:rsid w:val="00F23E43"/>
    <w:rsid w:val="00F442B8"/>
    <w:rsid w:val="00F53D61"/>
    <w:rsid w:val="00F57D3A"/>
    <w:rsid w:val="00F8654B"/>
    <w:rsid w:val="00F8694D"/>
    <w:rsid w:val="00F86BA3"/>
    <w:rsid w:val="00F95841"/>
    <w:rsid w:val="00FB27A3"/>
    <w:rsid w:val="00FC63AE"/>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4EED280-5CD2-44BF-A8AB-680C59234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5AAC"/>
    <w:pPr>
      <w:spacing w:line="360" w:lineRule="auto"/>
      <w:jc w:val="both"/>
    </w:pPr>
  </w:style>
  <w:style w:type="paragraph" w:styleId="Heading1">
    <w:name w:val="heading 1"/>
    <w:basedOn w:val="Normal"/>
    <w:next w:val="Normal"/>
    <w:link w:val="Heading1Char"/>
    <w:uiPriority w:val="9"/>
    <w:qFormat/>
    <w:rsid w:val="004658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4561"/>
    <w:pPr>
      <w:keepNext/>
      <w:keepLines/>
      <w:numPr>
        <w:ilvl w:val="1"/>
        <w:numId w:val="6"/>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uiPriority w:val="9"/>
    <w:unhideWhenUsed/>
    <w:qFormat/>
    <w:rsid w:val="00764474"/>
    <w:pPr>
      <w:numPr>
        <w:ilvl w:val="2"/>
      </w:numPr>
      <w:outlineLvl w:val="2"/>
    </w:pPr>
    <w:rPr>
      <w:color w:val="1F4D78" w:themeColor="accent1" w:themeShade="7F"/>
      <w:sz w:val="24"/>
      <w:szCs w:val="24"/>
    </w:rPr>
  </w:style>
  <w:style w:type="paragraph" w:styleId="Heading4">
    <w:name w:val="heading 4"/>
    <w:basedOn w:val="Normal"/>
    <w:next w:val="Normal"/>
    <w:link w:val="Heading4Char"/>
    <w:uiPriority w:val="9"/>
    <w:unhideWhenUsed/>
    <w:qFormat/>
    <w:rsid w:val="006526B6"/>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26B6"/>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26B6"/>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26B6"/>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26B6"/>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26B6"/>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E8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C6DF9"/>
    <w:rPr>
      <w:color w:val="0000FF"/>
      <w:u w:val="single"/>
    </w:rPr>
  </w:style>
  <w:style w:type="character" w:customStyle="1" w:styleId="Heading2Char">
    <w:name w:val="Heading 2 Char"/>
    <w:basedOn w:val="DefaultParagraphFont"/>
    <w:link w:val="Heading2"/>
    <w:uiPriority w:val="9"/>
    <w:rsid w:val="00B945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4255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526B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26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26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26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48C"/>
    <w:rPr>
      <w:rFonts w:ascii="Calibri" w:hAnsi="Calibri"/>
      <w:noProof/>
      <w:lang w:val="en-US"/>
    </w:rPr>
  </w:style>
  <w:style w:type="paragraph" w:customStyle="1" w:styleId="EndNoteBibliography">
    <w:name w:val="EndNote Bibliography"/>
    <w:basedOn w:val="Normal"/>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48C"/>
    <w:rPr>
      <w:rFonts w:ascii="Calibri" w:hAnsi="Calibri"/>
      <w:noProof/>
      <w:lang w:val="en-US"/>
    </w:rPr>
  </w:style>
  <w:style w:type="character" w:styleId="SubtleReference">
    <w:name w:val="Subtle Reference"/>
    <w:basedOn w:val="DefaultParagraphFont"/>
    <w:uiPriority w:val="31"/>
    <w:qFormat/>
    <w:rsid w:val="00DD448C"/>
    <w:rPr>
      <w:smallCaps/>
      <w:color w:val="5A5A5A" w:themeColor="text1" w:themeTint="A5"/>
    </w:rPr>
  </w:style>
  <w:style w:type="character" w:customStyle="1" w:styleId="Menzionenonrisolta1">
    <w:name w:val="Menzione non risolta1"/>
    <w:basedOn w:val="DefaultParagraphFont"/>
    <w:uiPriority w:val="99"/>
    <w:semiHidden/>
    <w:unhideWhenUsed/>
    <w:rsid w:val="00FB27A3"/>
    <w:rPr>
      <w:color w:val="808080"/>
      <w:shd w:val="clear" w:color="auto" w:fill="E6E6E6"/>
    </w:rPr>
  </w:style>
  <w:style w:type="character" w:customStyle="1" w:styleId="st">
    <w:name w:val="st"/>
    <w:basedOn w:val="DefaultParagraphFont"/>
    <w:rsid w:val="00875E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7305415">
      <w:bodyDiv w:val="1"/>
      <w:marLeft w:val="0"/>
      <w:marRight w:val="0"/>
      <w:marTop w:val="0"/>
      <w:marBottom w:val="0"/>
      <w:divBdr>
        <w:top w:val="none" w:sz="0" w:space="0" w:color="auto"/>
        <w:left w:val="none" w:sz="0" w:space="0" w:color="auto"/>
        <w:bottom w:val="none" w:sz="0" w:space="0" w:color="auto"/>
        <w:right w:val="none" w:sz="0" w:space="0" w:color="auto"/>
      </w:divBdr>
    </w:div>
    <w:div w:id="598220786">
      <w:bodyDiv w:val="1"/>
      <w:marLeft w:val="0"/>
      <w:marRight w:val="0"/>
      <w:marTop w:val="0"/>
      <w:marBottom w:val="0"/>
      <w:divBdr>
        <w:top w:val="none" w:sz="0" w:space="0" w:color="auto"/>
        <w:left w:val="none" w:sz="0" w:space="0" w:color="auto"/>
        <w:bottom w:val="none" w:sz="0" w:space="0" w:color="auto"/>
        <w:right w:val="none" w:sz="0" w:space="0" w:color="auto"/>
      </w:divBdr>
    </w:div>
    <w:div w:id="907105880">
      <w:bodyDiv w:val="1"/>
      <w:marLeft w:val="0"/>
      <w:marRight w:val="0"/>
      <w:marTop w:val="0"/>
      <w:marBottom w:val="0"/>
      <w:divBdr>
        <w:top w:val="none" w:sz="0" w:space="0" w:color="auto"/>
        <w:left w:val="none" w:sz="0" w:space="0" w:color="auto"/>
        <w:bottom w:val="none" w:sz="0" w:space="0" w:color="auto"/>
        <w:right w:val="none" w:sz="0" w:space="0" w:color="auto"/>
      </w:divBdr>
    </w:div>
    <w:div w:id="910432395">
      <w:bodyDiv w:val="1"/>
      <w:marLeft w:val="0"/>
      <w:marRight w:val="0"/>
      <w:marTop w:val="0"/>
      <w:marBottom w:val="0"/>
      <w:divBdr>
        <w:top w:val="none" w:sz="0" w:space="0" w:color="auto"/>
        <w:left w:val="none" w:sz="0" w:space="0" w:color="auto"/>
        <w:bottom w:val="none" w:sz="0" w:space="0" w:color="auto"/>
        <w:right w:val="none" w:sz="0" w:space="0" w:color="auto"/>
      </w:divBdr>
    </w:div>
    <w:div w:id="1897351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en.wikipedia.org/wiki/Larix_kaempfer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en.wikipedia.org/w/index.php?title=Jo%C3%A3o_Manuel_Antonio_do_Amaral_Franco&amp;action=edit&amp;redlink=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forestry.gov.uk/forestry/infd-7aqdgc"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n.wikipedia.org/wiki/Charles-Fran%C3%A7ois_Brisseau_de_Mirbel"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en.wikipedia.org/wiki/Douglas_fir"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3AE95-EC98-4AC0-B5F3-C06AD78A5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5</Pages>
  <Words>6967</Words>
  <Characters>39718</Characters>
  <Application>Microsoft Office Word</Application>
  <DocSecurity>0</DocSecurity>
  <Lines>330</Lines>
  <Paragraphs>93</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Edinburgh</Company>
  <LinksUpToDate>false</LinksUpToDate>
  <CharactersWithSpaces>46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FERRARETTO Daniele</cp:lastModifiedBy>
  <cp:revision>5</cp:revision>
  <dcterms:created xsi:type="dcterms:W3CDTF">2017-10-23T10:45:00Z</dcterms:created>
  <dcterms:modified xsi:type="dcterms:W3CDTF">2017-10-23T14:47:00Z</dcterms:modified>
</cp:coreProperties>
</file>